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67D78B" w14:textId="77777777" w:rsidR="00A5446B" w:rsidRPr="00DB4A8D" w:rsidRDefault="00A5446B" w:rsidP="00950C5E">
      <w:pPr>
        <w:spacing w:line="240" w:lineRule="auto"/>
        <w:rPr>
          <w:rFonts w:ascii="Chaparral Pro" w:hAnsi="Chaparral Pro" w:cs="Traditional Naskh"/>
          <w:b/>
          <w:color w:val="0B346E"/>
        </w:rPr>
      </w:pPr>
      <w:bookmarkStart w:id="0" w:name="_Hlk48518142"/>
      <w:r w:rsidRPr="00DB4A8D">
        <w:rPr>
          <w:rFonts w:ascii="Chaparral Pro" w:hAnsi="Chaparral Pro" w:cs="Traditional Naskh"/>
          <w:b/>
          <w:color w:val="0B346E"/>
        </w:rPr>
        <w:t>Araştırma Makalesi/</w:t>
      </w:r>
      <w:proofErr w:type="spellStart"/>
      <w:r w:rsidRPr="00937C8E">
        <w:rPr>
          <w:rFonts w:ascii="Chaparral Pro" w:hAnsi="Chaparral Pro" w:cs="Traditional Naskh"/>
          <w:b/>
          <w:i/>
          <w:iCs/>
          <w:color w:val="CB0E17"/>
        </w:rPr>
        <w:t>Research</w:t>
      </w:r>
      <w:proofErr w:type="spellEnd"/>
      <w:r w:rsidRPr="00937C8E">
        <w:rPr>
          <w:rFonts w:ascii="Chaparral Pro" w:hAnsi="Chaparral Pro" w:cs="Traditional Naskh"/>
          <w:b/>
          <w:i/>
          <w:iCs/>
          <w:color w:val="CB0E17"/>
        </w:rPr>
        <w:t xml:space="preserve"> </w:t>
      </w:r>
      <w:proofErr w:type="spellStart"/>
      <w:r w:rsidRPr="00937C8E">
        <w:rPr>
          <w:rFonts w:ascii="Chaparral Pro" w:hAnsi="Chaparral Pro" w:cs="Traditional Naskh"/>
          <w:b/>
          <w:i/>
          <w:iCs/>
          <w:color w:val="CB0E17"/>
        </w:rPr>
        <w:t>Article</w:t>
      </w:r>
      <w:proofErr w:type="spellEnd"/>
    </w:p>
    <w:p w14:paraId="66C4F28B" w14:textId="698E0E01" w:rsidR="00A5446B" w:rsidRPr="00DB4A8D" w:rsidRDefault="00BF7135" w:rsidP="00950C5E">
      <w:pPr>
        <w:spacing w:before="240" w:after="0" w:line="240" w:lineRule="auto"/>
        <w:rPr>
          <w:rFonts w:ascii="Chaparral Pro" w:hAnsi="Chaparral Pro" w:cs="Traditional Naskh"/>
          <w:b/>
          <w:sz w:val="32"/>
        </w:rPr>
      </w:pPr>
      <w:r>
        <w:rPr>
          <w:rFonts w:ascii="Chaparral Pro" w:hAnsi="Chaparral Pro" w:cs="Traditional Naskh"/>
          <w:b/>
          <w:sz w:val="32"/>
        </w:rPr>
        <w:t>Başlık</w:t>
      </w:r>
    </w:p>
    <w:p w14:paraId="2C99B2DC" w14:textId="77777777" w:rsidR="00A5446B" w:rsidRPr="00DB4A8D" w:rsidRDefault="00A5446B" w:rsidP="00950C5E">
      <w:pPr>
        <w:spacing w:after="0" w:line="240" w:lineRule="auto"/>
        <w:rPr>
          <w:rFonts w:ascii="Chaparral Pro" w:hAnsi="Chaparral Pro" w:cs="Traditional Naskh"/>
          <w:b/>
          <w:sz w:val="28"/>
        </w:rPr>
      </w:pPr>
    </w:p>
    <w:bookmarkEnd w:id="0"/>
    <w:p w14:paraId="1F6F7F23" w14:textId="2B9A61C5" w:rsidR="00A5446B" w:rsidRPr="009D495E" w:rsidRDefault="00BF7135" w:rsidP="00950C5E">
      <w:pPr>
        <w:spacing w:after="0" w:line="240" w:lineRule="auto"/>
        <w:rPr>
          <w:rFonts w:ascii="Chaparral Pro" w:eastAsia="Times New Roman" w:hAnsi="Chaparral Pro" w:cs="Traditional Naskh"/>
          <w:sz w:val="28"/>
          <w:lang w:eastAsia="tr-TR"/>
        </w:rPr>
      </w:pPr>
      <w:r>
        <w:rPr>
          <w:rFonts w:ascii="Chaparral Pro" w:eastAsia="Times New Roman" w:hAnsi="Chaparral Pro" w:cs="Traditional Naskh"/>
          <w:sz w:val="28"/>
          <w:lang w:eastAsia="tr-TR"/>
        </w:rPr>
        <w:t>Yazar Adı Soyadı</w:t>
      </w:r>
    </w:p>
    <w:p w14:paraId="136D13B2" w14:textId="77777777" w:rsidR="00A5446B" w:rsidRPr="00DB4A8D" w:rsidRDefault="00A5446B" w:rsidP="00950C5E">
      <w:pPr>
        <w:spacing w:before="240" w:line="240" w:lineRule="auto"/>
        <w:ind w:left="709" w:right="709"/>
        <w:rPr>
          <w:rFonts w:ascii="Chaparral Pro" w:hAnsi="Chaparral Pro" w:cs="Traditional Naskh"/>
          <w:sz w:val="28"/>
        </w:rPr>
      </w:pPr>
    </w:p>
    <w:p w14:paraId="5A994D0F" w14:textId="77777777" w:rsidR="00A5446B" w:rsidRPr="00DB4A8D" w:rsidRDefault="00A5446B" w:rsidP="00950C5E">
      <w:pPr>
        <w:pStyle w:val="Balk1"/>
        <w:spacing w:before="0" w:after="0" w:line="240" w:lineRule="auto"/>
        <w:ind w:left="709" w:right="709"/>
        <w:rPr>
          <w:rFonts w:ascii="Chaparral Pro" w:hAnsi="Chaparral Pro" w:cs="Traditional Naskh"/>
          <w:bCs w:val="0"/>
          <w:sz w:val="22"/>
          <w:szCs w:val="22"/>
        </w:rPr>
      </w:pPr>
      <w:r w:rsidRPr="00DB4A8D">
        <w:rPr>
          <w:rFonts w:ascii="Chaparral Pro" w:hAnsi="Chaparral Pro" w:cs="Traditional Naskh"/>
          <w:bCs w:val="0"/>
          <w:sz w:val="22"/>
          <w:szCs w:val="22"/>
        </w:rPr>
        <w:t>Öz</w:t>
      </w:r>
    </w:p>
    <w:p w14:paraId="7695D33C" w14:textId="4F045701" w:rsidR="002C4E28" w:rsidRPr="00DB4A8D" w:rsidRDefault="00A5446B"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Konu ve Amaç:</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2C4E28" w:rsidRPr="00DB4A8D">
        <w:rPr>
          <w:rFonts w:ascii="Chaparral Pro" w:eastAsia="Times New Roman" w:hAnsi="Chaparral Pro" w:cs="Traditional Naskh"/>
          <w:sz w:val="18"/>
          <w:lang w:eastAsia="tr-TR"/>
        </w:rPr>
        <w:t>.</w:t>
      </w:r>
    </w:p>
    <w:p w14:paraId="6CD59543" w14:textId="748AA564"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 xml:space="preserve">Yöntem: </w:t>
      </w:r>
      <w:r w:rsidR="00BF7135">
        <w:rPr>
          <w:rFonts w:ascii="Chaparral Pro" w:eastAsia="Times New Roman" w:hAnsi="Chaparral Pro" w:cs="Traditional Naskh"/>
          <w:sz w:val="18"/>
          <w:lang w:eastAsia="tr-TR"/>
        </w:rPr>
        <w:t>Metin ..</w:t>
      </w:r>
      <w:r w:rsidRPr="00DB4A8D">
        <w:rPr>
          <w:rFonts w:ascii="Chaparral Pro" w:eastAsia="Times New Roman" w:hAnsi="Chaparral Pro" w:cs="Traditional Naskh"/>
          <w:sz w:val="18"/>
          <w:lang w:eastAsia="tr-TR"/>
        </w:rPr>
        <w:t>.</w:t>
      </w:r>
    </w:p>
    <w:p w14:paraId="58CC1DE7" w14:textId="10720DFC"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Bulgular:</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BF7135" w:rsidRPr="00DB4A8D">
        <w:rPr>
          <w:rFonts w:ascii="Chaparral Pro" w:eastAsia="Times New Roman" w:hAnsi="Chaparral Pro" w:cs="Traditional Naskh"/>
          <w:sz w:val="18"/>
          <w:lang w:eastAsia="tr-TR"/>
        </w:rPr>
        <w:t>.</w:t>
      </w:r>
    </w:p>
    <w:p w14:paraId="29A41CC8" w14:textId="4C6E2E1E"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Sonuç:</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BF7135" w:rsidRPr="00DB4A8D">
        <w:rPr>
          <w:rFonts w:ascii="Chaparral Pro" w:eastAsia="Times New Roman" w:hAnsi="Chaparral Pro" w:cs="Traditional Naskh"/>
          <w:sz w:val="18"/>
          <w:lang w:eastAsia="tr-TR"/>
        </w:rPr>
        <w:t>.</w:t>
      </w:r>
      <w:r w:rsidRPr="00DB4A8D">
        <w:rPr>
          <w:rFonts w:ascii="Chaparral Pro" w:eastAsia="Times New Roman" w:hAnsi="Chaparral Pro" w:cs="Traditional Naskh"/>
          <w:sz w:val="18"/>
          <w:lang w:eastAsia="tr-TR"/>
        </w:rPr>
        <w:t>.</w:t>
      </w:r>
    </w:p>
    <w:p w14:paraId="238AC6D0" w14:textId="554A53CE" w:rsidR="00A5446B"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Anahtar Kelimeler:</w:t>
      </w:r>
      <w:r w:rsidRPr="00DB4A8D">
        <w:rPr>
          <w:rFonts w:ascii="Chaparral Pro" w:eastAsia="Times New Roman" w:hAnsi="Chaparral Pro" w:cs="Traditional Naskh"/>
          <w:i/>
          <w:sz w:val="18"/>
          <w:lang w:eastAsia="tr-TR"/>
        </w:rPr>
        <w:t xml:space="preserve"> </w:t>
      </w:r>
      <w:r w:rsidR="00202B9F">
        <w:rPr>
          <w:rFonts w:ascii="Chaparral Pro" w:eastAsia="Times New Roman" w:hAnsi="Chaparral Pro" w:cs="Traditional Naskh"/>
          <w:i/>
          <w:sz w:val="18"/>
          <w:lang w:eastAsia="tr-TR"/>
        </w:rPr>
        <w:t>Kelimeler, …</w:t>
      </w:r>
    </w:p>
    <w:p w14:paraId="1DF9F0DB" w14:textId="0D141BA8" w:rsidR="00A5446B" w:rsidRPr="00DB4A8D" w:rsidRDefault="00BF7135" w:rsidP="00950C5E">
      <w:pPr>
        <w:spacing w:before="120" w:after="120" w:line="240" w:lineRule="auto"/>
        <w:ind w:left="709" w:right="709"/>
        <w:jc w:val="both"/>
        <w:rPr>
          <w:rFonts w:ascii="Chaparral Pro" w:eastAsia="Times New Roman" w:hAnsi="Chaparral Pro" w:cs="Traditional Naskh"/>
          <w:b/>
          <w:kern w:val="32"/>
          <w:lang w:val="en-US"/>
        </w:rPr>
      </w:pPr>
      <w:proofErr w:type="spellStart"/>
      <w:r>
        <w:rPr>
          <w:rFonts w:ascii="Chaparral Pro" w:eastAsia="Times New Roman" w:hAnsi="Chaparral Pro" w:cs="Traditional Naskh"/>
          <w:b/>
          <w:kern w:val="32"/>
          <w:lang w:val="en-US"/>
        </w:rPr>
        <w:t>İngilizce</w:t>
      </w:r>
      <w:proofErr w:type="spellEnd"/>
      <w:r>
        <w:rPr>
          <w:rFonts w:ascii="Chaparral Pro" w:eastAsia="Times New Roman" w:hAnsi="Chaparral Pro" w:cs="Traditional Naskh"/>
          <w:b/>
          <w:kern w:val="32"/>
          <w:lang w:val="en-US"/>
        </w:rPr>
        <w:t xml:space="preserve"> </w:t>
      </w:r>
      <w:proofErr w:type="spellStart"/>
      <w:r>
        <w:rPr>
          <w:rFonts w:ascii="Chaparral Pro" w:eastAsia="Times New Roman" w:hAnsi="Chaparral Pro" w:cs="Traditional Naskh"/>
          <w:b/>
          <w:kern w:val="32"/>
          <w:lang w:val="en-US"/>
        </w:rPr>
        <w:t>Başlık</w:t>
      </w:r>
      <w:proofErr w:type="spellEnd"/>
    </w:p>
    <w:p w14:paraId="1899CC7D" w14:textId="77777777" w:rsidR="00A5446B" w:rsidRPr="00DB4A8D" w:rsidRDefault="00A5446B" w:rsidP="00950C5E">
      <w:pPr>
        <w:spacing w:after="0" w:line="240" w:lineRule="auto"/>
        <w:ind w:left="709" w:right="709"/>
        <w:jc w:val="both"/>
        <w:rPr>
          <w:rFonts w:ascii="Chaparral Pro" w:hAnsi="Chaparral Pro" w:cs="Traditional Naskh"/>
          <w:b/>
          <w:lang w:val="en-US"/>
        </w:rPr>
      </w:pPr>
      <w:r w:rsidRPr="00DB4A8D">
        <w:rPr>
          <w:rFonts w:ascii="Chaparral Pro" w:hAnsi="Chaparral Pro" w:cs="Traditional Naskh"/>
          <w:b/>
          <w:lang w:val="en-US"/>
        </w:rPr>
        <w:t>Abstract</w:t>
      </w:r>
    </w:p>
    <w:p w14:paraId="4DA80B38" w14:textId="310823A9" w:rsidR="003023AC" w:rsidRPr="00DB4A8D" w:rsidRDefault="00A5446B"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Subject and Purpose:</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3023AC" w:rsidRPr="00DB4A8D">
        <w:rPr>
          <w:rFonts w:ascii="Chaparral Pro" w:hAnsi="Chaparral Pro" w:cs="Traditional Naskh"/>
          <w:sz w:val="18"/>
          <w:lang w:val="en-US"/>
        </w:rPr>
        <w:t>.</w:t>
      </w:r>
    </w:p>
    <w:p w14:paraId="42C33C0F" w14:textId="619ACF2B"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Method:</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56E3E7AF" w14:textId="2D4BEA60"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Results:</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003C156C" w14:textId="2E1BA924"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Conclusions:</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5EC0F80D" w14:textId="4BF87233" w:rsidR="00A5446B"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Keywords:</w:t>
      </w:r>
      <w:r w:rsidR="00202B9F">
        <w:rPr>
          <w:rFonts w:ascii="Chaparral Pro" w:hAnsi="Chaparral Pro" w:cs="Traditional Naskh"/>
          <w:i/>
          <w:sz w:val="18"/>
          <w:lang w:val="en-US"/>
        </w:rPr>
        <w:t xml:space="preserve"> Words, </w:t>
      </w:r>
      <w:r w:rsidR="00BF7135">
        <w:rPr>
          <w:rFonts w:ascii="Chaparral Pro" w:hAnsi="Chaparral Pro" w:cs="Traditional Naskh"/>
          <w:i/>
          <w:sz w:val="18"/>
          <w:lang w:val="en-US"/>
        </w:rPr>
        <w:t>..</w:t>
      </w:r>
      <w:r w:rsidRPr="00DB4A8D">
        <w:rPr>
          <w:rFonts w:ascii="Chaparral Pro" w:hAnsi="Chaparral Pro" w:cs="Traditional Naskh"/>
          <w:i/>
          <w:sz w:val="18"/>
          <w:lang w:val="en-US"/>
        </w:rPr>
        <w:t>.</w:t>
      </w:r>
    </w:p>
    <w:p w14:paraId="2BF8F679" w14:textId="48C7F26B" w:rsidR="00A5446B" w:rsidRPr="00DB4A8D" w:rsidRDefault="00A5446B" w:rsidP="00950C5E">
      <w:pPr>
        <w:pStyle w:val="Balk1"/>
        <w:spacing w:after="120" w:line="240" w:lineRule="auto"/>
        <w:jc w:val="both"/>
        <w:rPr>
          <w:rFonts w:ascii="Chaparral Pro" w:hAnsi="Chaparral Pro" w:cs="Traditional Naskh"/>
          <w:b w:val="0"/>
          <w:bCs w:val="0"/>
          <w:sz w:val="22"/>
          <w:szCs w:val="22"/>
        </w:rPr>
      </w:pPr>
      <w:r w:rsidRPr="00DB4A8D">
        <w:rPr>
          <w:rFonts w:ascii="Chaparral Pro" w:hAnsi="Chaparral Pro" w:cs="Traditional Naskh"/>
          <w:bCs w:val="0"/>
          <w:sz w:val="22"/>
          <w:szCs w:val="22"/>
        </w:rPr>
        <w:t>Giriş</w:t>
      </w:r>
    </w:p>
    <w:p w14:paraId="7E4AB703" w14:textId="5B2A10D0" w:rsidR="006F3726" w:rsidRDefault="00BF7135" w:rsidP="00950C5E">
      <w:pPr>
        <w:spacing w:line="240" w:lineRule="auto"/>
        <w:jc w:val="both"/>
        <w:rPr>
          <w:rFonts w:ascii="Chaparral Pro" w:hAnsi="Chaparral Pro" w:cs="Traditional Naskh"/>
        </w:rPr>
      </w:pPr>
      <w:r>
        <w:rPr>
          <w:rFonts w:ascii="Chaparral Pro" w:hAnsi="Chaparral Pro" w:cs="Traditional Naskh"/>
        </w:rPr>
        <w:t>Metin ..</w:t>
      </w:r>
      <w:r w:rsidR="006F3726" w:rsidRPr="00DB4A8D">
        <w:rPr>
          <w:rFonts w:ascii="Chaparral Pro" w:hAnsi="Chaparral Pro" w:cs="Traditional Naskh"/>
        </w:rPr>
        <w:t>.</w:t>
      </w:r>
      <w:r w:rsidR="006F3726" w:rsidRPr="00DB4A8D">
        <w:rPr>
          <w:rFonts w:ascii="Chaparral Pro" w:hAnsi="Chaparral Pro" w:cs="Traditional Naskh"/>
          <w:vertAlign w:val="superscript"/>
        </w:rPr>
        <w:footnoteReference w:id="1"/>
      </w:r>
    </w:p>
    <w:p w14:paraId="77D3EB34" w14:textId="23AFE97D" w:rsidR="00BF7135" w:rsidRDefault="00BF7135" w:rsidP="00950C5E">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2"/>
      </w:r>
    </w:p>
    <w:p w14:paraId="1D5818CB" w14:textId="6DD84B52" w:rsidR="006F3726" w:rsidRPr="00DB4A8D" w:rsidRDefault="00120AD6" w:rsidP="00950C5E">
      <w:pPr>
        <w:spacing w:line="240" w:lineRule="auto"/>
        <w:jc w:val="both"/>
        <w:rPr>
          <w:rFonts w:ascii="Chaparral Pro" w:hAnsi="Chaparral Pro" w:cs="Traditional Naskh"/>
          <w:b/>
        </w:rPr>
      </w:pPr>
      <w:r>
        <w:rPr>
          <w:rFonts w:ascii="Chaparral Pro" w:hAnsi="Chaparral Pro" w:cs="Traditional Naskh"/>
          <w:b/>
        </w:rPr>
        <w:t>1</w:t>
      </w:r>
      <w:r w:rsidR="006F3726" w:rsidRPr="00DB4A8D">
        <w:rPr>
          <w:rFonts w:ascii="Chaparral Pro" w:hAnsi="Chaparral Pro" w:cs="Traditional Naskh"/>
          <w:b/>
        </w:rPr>
        <w:t xml:space="preserve">. </w:t>
      </w:r>
      <w:r w:rsidR="00BF7135">
        <w:rPr>
          <w:rFonts w:ascii="Chaparral Pro" w:hAnsi="Chaparral Pro" w:cs="Traditional Naskh"/>
          <w:b/>
        </w:rPr>
        <w:t>Başlık</w:t>
      </w:r>
    </w:p>
    <w:p w14:paraId="1DE428B5" w14:textId="3F49A14C" w:rsidR="006F3726"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3"/>
      </w:r>
    </w:p>
    <w:p w14:paraId="06BDC132" w14:textId="6B28EA18" w:rsidR="00BF7135" w:rsidRPr="00DB4A8D"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4"/>
      </w:r>
    </w:p>
    <w:p w14:paraId="54FA6F29" w14:textId="303870E4" w:rsidR="006F3726" w:rsidRPr="00DB4A8D" w:rsidRDefault="00BF7135" w:rsidP="00950C5E">
      <w:pPr>
        <w:spacing w:line="240" w:lineRule="auto"/>
        <w:jc w:val="both"/>
        <w:rPr>
          <w:rFonts w:ascii="Chaparral Pro" w:hAnsi="Chaparral Pro" w:cs="Traditional Naskh"/>
          <w:b/>
        </w:rPr>
      </w:pPr>
      <w:r>
        <w:rPr>
          <w:rFonts w:ascii="Chaparral Pro" w:hAnsi="Chaparral Pro" w:cs="Traditional Naskh"/>
          <w:b/>
        </w:rPr>
        <w:t>1</w:t>
      </w:r>
      <w:r w:rsidR="006F3726" w:rsidRPr="00DB4A8D">
        <w:rPr>
          <w:rFonts w:ascii="Chaparral Pro" w:hAnsi="Chaparral Pro" w:cs="Traditional Naskh"/>
          <w:b/>
        </w:rPr>
        <w:t xml:space="preserve">.1. </w:t>
      </w:r>
      <w:r>
        <w:rPr>
          <w:rFonts w:ascii="Chaparral Pro" w:hAnsi="Chaparral Pro" w:cs="Traditional Naskh"/>
          <w:b/>
        </w:rPr>
        <w:t>Alt Başlık</w:t>
      </w:r>
    </w:p>
    <w:p w14:paraId="7B90C39A" w14:textId="77777777" w:rsidR="00BF7135"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5"/>
      </w:r>
    </w:p>
    <w:p w14:paraId="1B7D43D1" w14:textId="24ECD1EF" w:rsidR="006F3726" w:rsidRPr="00DB4A8D" w:rsidRDefault="00BF7135" w:rsidP="00BF7135">
      <w:pPr>
        <w:spacing w:line="240" w:lineRule="auto"/>
        <w:jc w:val="both"/>
        <w:rPr>
          <w:rFonts w:ascii="Chaparral Pro" w:hAnsi="Chaparral Pro" w:cs="Traditional Naskh"/>
        </w:rPr>
      </w:pPr>
      <w:r>
        <w:rPr>
          <w:rFonts w:ascii="Chaparral Pro" w:hAnsi="Chaparral Pro" w:cs="Traditional Naskh"/>
        </w:rPr>
        <w:lastRenderedPageBreak/>
        <w:t>Metin ..</w:t>
      </w:r>
      <w:r w:rsidRPr="00DB4A8D">
        <w:rPr>
          <w:rFonts w:ascii="Chaparral Pro" w:hAnsi="Chaparral Pro" w:cs="Traditional Naskh"/>
        </w:rPr>
        <w:t>.</w:t>
      </w:r>
      <w:r w:rsidRPr="00DB4A8D">
        <w:rPr>
          <w:rFonts w:ascii="Chaparral Pro" w:hAnsi="Chaparral Pro" w:cs="Traditional Naskh"/>
          <w:vertAlign w:val="superscript"/>
        </w:rPr>
        <w:footnoteReference w:id="6"/>
      </w:r>
    </w:p>
    <w:p w14:paraId="2F9F69F7" w14:textId="431BA542" w:rsidR="006F3726" w:rsidRPr="00DB4A8D" w:rsidRDefault="00BF7135" w:rsidP="00950C5E">
      <w:pPr>
        <w:spacing w:line="240" w:lineRule="auto"/>
        <w:jc w:val="both"/>
        <w:rPr>
          <w:rFonts w:ascii="Chaparral Pro" w:hAnsi="Chaparral Pro" w:cs="Traditional Naskh"/>
          <w:b/>
        </w:rPr>
      </w:pPr>
      <w:r>
        <w:rPr>
          <w:rFonts w:ascii="Chaparral Pro" w:hAnsi="Chaparral Pro" w:cs="Traditional Naskh"/>
          <w:b/>
        </w:rPr>
        <w:t>1</w:t>
      </w:r>
      <w:r w:rsidR="006F3726" w:rsidRPr="00DB4A8D">
        <w:rPr>
          <w:rFonts w:ascii="Chaparral Pro" w:hAnsi="Chaparral Pro" w:cs="Traditional Naskh"/>
          <w:b/>
        </w:rPr>
        <w:t xml:space="preserve">.2. </w:t>
      </w:r>
      <w:r>
        <w:rPr>
          <w:rFonts w:ascii="Chaparral Pro" w:hAnsi="Chaparral Pro" w:cs="Traditional Naskh"/>
          <w:b/>
        </w:rPr>
        <w:t>Alt Başlık</w:t>
      </w:r>
    </w:p>
    <w:p w14:paraId="0DAFDDBA" w14:textId="77777777" w:rsidR="00BF7135"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7"/>
      </w:r>
    </w:p>
    <w:p w14:paraId="2ED9DCB9" w14:textId="77777777" w:rsidR="00BF7135" w:rsidRPr="00DB4A8D"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8"/>
      </w:r>
    </w:p>
    <w:p w14:paraId="1CD2FE19" w14:textId="77777777" w:rsidR="006F3726" w:rsidRPr="00DB4A8D" w:rsidRDefault="006F3726" w:rsidP="00950C5E">
      <w:pPr>
        <w:spacing w:line="240" w:lineRule="auto"/>
        <w:jc w:val="both"/>
        <w:rPr>
          <w:rFonts w:ascii="Chaparral Pro" w:hAnsi="Chaparral Pro" w:cs="Traditional Naskh"/>
          <w:b/>
        </w:rPr>
      </w:pPr>
      <w:r w:rsidRPr="00DB4A8D">
        <w:rPr>
          <w:rFonts w:ascii="Chaparral Pro" w:hAnsi="Chaparral Pro" w:cs="Traditional Naskh"/>
          <w:b/>
        </w:rPr>
        <w:t>Sonuç</w:t>
      </w:r>
    </w:p>
    <w:p w14:paraId="3B1562E2" w14:textId="25D3D20A" w:rsidR="006F3726" w:rsidRPr="00DB4A8D" w:rsidRDefault="006F3726" w:rsidP="00950C5E">
      <w:pPr>
        <w:spacing w:line="240" w:lineRule="auto"/>
        <w:jc w:val="both"/>
        <w:rPr>
          <w:rFonts w:ascii="Chaparral Pro" w:hAnsi="Chaparral Pro" w:cs="Traditional Naskh"/>
          <w:b/>
        </w:rPr>
      </w:pPr>
      <w:r w:rsidRPr="00DB4A8D">
        <w:rPr>
          <w:rFonts w:ascii="Chaparral Pro" w:hAnsi="Chaparral Pro" w:cs="Traditional Naskh"/>
          <w:b/>
        </w:rPr>
        <w:br w:type="page"/>
      </w:r>
    </w:p>
    <w:p w14:paraId="45E60A5B" w14:textId="28D71A5B" w:rsidR="006F3726" w:rsidRPr="00DB4A8D" w:rsidRDefault="006F3726" w:rsidP="00950C5E">
      <w:pPr>
        <w:tabs>
          <w:tab w:val="left" w:pos="2760"/>
        </w:tabs>
        <w:spacing w:line="240" w:lineRule="auto"/>
        <w:jc w:val="both"/>
        <w:rPr>
          <w:rFonts w:ascii="Chaparral Pro" w:hAnsi="Chaparral Pro" w:cs="Traditional Naskh"/>
          <w:b/>
        </w:rPr>
      </w:pPr>
      <w:r w:rsidRPr="00DB4A8D">
        <w:rPr>
          <w:rFonts w:ascii="Chaparral Pro" w:hAnsi="Chaparral Pro" w:cs="Traditional Naskh"/>
          <w:b/>
        </w:rPr>
        <w:t>Kaynakça</w:t>
      </w:r>
      <w:r w:rsidR="0063624E">
        <w:rPr>
          <w:rFonts w:ascii="Chaparral Pro" w:hAnsi="Chaparral Pro" w:cs="Traditional Naskh"/>
          <w:b/>
        </w:rPr>
        <w:tab/>
      </w:r>
    </w:p>
    <w:p w14:paraId="75875A17" w14:textId="4A2D8AD2" w:rsidR="006F3726" w:rsidRPr="00DB4A8D" w:rsidRDefault="006F3726" w:rsidP="00950C5E">
      <w:pPr>
        <w:spacing w:after="0" w:line="240" w:lineRule="auto"/>
        <w:ind w:left="709" w:hanging="709"/>
        <w:jc w:val="both"/>
        <w:rPr>
          <w:rFonts w:ascii="Chaparral Pro" w:hAnsi="Chaparral Pro" w:cs="Traditional Naskh"/>
          <w:sz w:val="18"/>
        </w:rPr>
      </w:pPr>
    </w:p>
    <w:sectPr w:rsidR="006F3726" w:rsidRPr="00DB4A8D" w:rsidSect="0093773F">
      <w:headerReference w:type="even" r:id="rId8"/>
      <w:headerReference w:type="default" r:id="rId9"/>
      <w:footerReference w:type="even" r:id="rId10"/>
      <w:footerReference w:type="default" r:id="rId11"/>
      <w:footerReference w:type="first" r:id="rId12"/>
      <w:pgSz w:w="11906" w:h="16838" w:code="9"/>
      <w:pgMar w:top="1985" w:right="1985" w:bottom="1985"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5B9FB6" w14:textId="77777777" w:rsidR="009C2B83" w:rsidRDefault="009C2B83" w:rsidP="00F94888">
      <w:pPr>
        <w:spacing w:after="0" w:line="240" w:lineRule="auto"/>
      </w:pPr>
      <w:r>
        <w:separator/>
      </w:r>
    </w:p>
  </w:endnote>
  <w:endnote w:type="continuationSeparator" w:id="0">
    <w:p w14:paraId="2349795E" w14:textId="77777777" w:rsidR="009C2B83" w:rsidRDefault="009C2B83" w:rsidP="00F948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NAD Font">
    <w:altName w:val="Calibri"/>
    <w:charset w:val="00"/>
    <w:family w:val="auto"/>
    <w:pitch w:val="variable"/>
    <w:sig w:usb0="E00022FF" w:usb1="5200E1FB" w:usb2="02000029" w:usb3="00000000" w:csb0="000001D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FuturaLT-Bold">
    <w:altName w:val="Century Gothic"/>
    <w:panose1 w:val="00000000000000000000"/>
    <w:charset w:val="00"/>
    <w:family w:val="roman"/>
    <w:notTrueType/>
    <w:pitch w:val="default"/>
  </w:font>
  <w:font w:name="FuturaLT-Medium">
    <w:altName w:val="Century Gothic"/>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Chaparral Pro">
    <w:panose1 w:val="02060503040505020203"/>
    <w:charset w:val="00"/>
    <w:family w:val="roman"/>
    <w:notTrueType/>
    <w:pitch w:val="variable"/>
    <w:sig w:usb0="00000007" w:usb1="10000001" w:usb2="00000000" w:usb3="00000000" w:csb0="00000093" w:csb1="00000000"/>
  </w:font>
  <w:font w:name="Traditional Naskh">
    <w:panose1 w:val="02010000000000000000"/>
    <w:charset w:val="B2"/>
    <w:family w:val="auto"/>
    <w:pitch w:val="variable"/>
    <w:sig w:usb0="8000202F" w:usb1="80002008" w:usb2="00000020" w:usb3="00000000" w:csb0="00000040" w:csb1="00000000"/>
  </w:font>
  <w:font w:name="Gentium Plus">
    <w:altName w:val="Calibri"/>
    <w:charset w:val="00"/>
    <w:family w:val="auto"/>
    <w:pitch w:val="variable"/>
    <w:sig w:usb0="E00002FF" w:usb1="5200E1FB" w:usb2="02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E32416" w14:textId="7A11976D" w:rsidR="002352B8" w:rsidRDefault="00A37D8C" w:rsidP="002352B8">
    <w:pPr>
      <w:pStyle w:val="AltBilgi"/>
      <w:jc w:val="center"/>
    </w:pPr>
    <w:r w:rsidRPr="00DB13B7">
      <w:rPr>
        <w:rFonts w:ascii="ISNAD Font" w:hAnsi="ISNAD Font" w:cs="ISNAD Font"/>
        <w:noProof/>
        <w:sz w:val="20"/>
        <w:szCs w:val="20"/>
      </w:rPr>
      <mc:AlternateContent>
        <mc:Choice Requires="wps">
          <w:drawing>
            <wp:anchor distT="0" distB="0" distL="114300" distR="114300" simplePos="0" relativeHeight="251665408" behindDoc="0" locked="0" layoutInCell="1" allowOverlap="1" wp14:anchorId="2F007AC2" wp14:editId="38D22684">
              <wp:simplePos x="0" y="0"/>
              <wp:positionH relativeFrom="margin">
                <wp:posOffset>3881755</wp:posOffset>
              </wp:positionH>
              <wp:positionV relativeFrom="margin">
                <wp:posOffset>8286750</wp:posOffset>
              </wp:positionV>
              <wp:extent cx="1800000" cy="396000"/>
              <wp:effectExtent l="0" t="0" r="10160" b="23495"/>
              <wp:wrapNone/>
              <wp:docPr id="5" name="Metin Kutusu 5"/>
              <wp:cNvGraphicFramePr/>
              <a:graphic xmlns:a="http://schemas.openxmlformats.org/drawingml/2006/main">
                <a:graphicData uri="http://schemas.microsoft.com/office/word/2010/wordprocessingShape">
                  <wps:wsp>
                    <wps:cNvSpPr txBox="1"/>
                    <wps:spPr>
                      <a:xfrm>
                        <a:off x="0" y="0"/>
                        <a:ext cx="1800000" cy="396000"/>
                      </a:xfrm>
                      <a:prstGeom prst="rect">
                        <a:avLst/>
                      </a:prstGeom>
                      <a:solidFill>
                        <a:schemeClr val="lt1"/>
                      </a:solidFill>
                      <a:ln w="6350">
                        <a:solidFill>
                          <a:schemeClr val="bg1"/>
                        </a:solidFill>
                      </a:ln>
                    </wps:spPr>
                    <wps:txbx>
                      <w:txbxContent>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5"/>
                            <w:gridCol w:w="850"/>
                          </w:tblGrid>
                          <w:tr w:rsidR="00C87590" w:rsidRPr="00EA09F5" w14:paraId="71FA59D8" w14:textId="77777777" w:rsidTr="00E40E68">
                            <w:trPr>
                              <w:trHeight w:val="340"/>
                            </w:trPr>
                            <w:tc>
                              <w:tcPr>
                                <w:tcW w:w="1695" w:type="dxa"/>
                                <w:vAlign w:val="bottom"/>
                              </w:tcPr>
                              <w:p w14:paraId="2AC1D007" w14:textId="3974F63F" w:rsidR="00A37D8C"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6A3971" w:rsidRPr="007645D0">
                                  <w:rPr>
                                    <w:rFonts w:ascii="Chaparral Pro" w:hAnsi="Chaparral Pro" w:cs="ISNAD Font"/>
                                    <w:sz w:val="20"/>
                                    <w:szCs w:val="20"/>
                                  </w:rPr>
                                  <w:t>utalaa</w:t>
                                </w:r>
                              </w:p>
                              <w:p w14:paraId="68566E23" w14:textId="21365C8D" w:rsidR="00A37D8C"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A37D8C" w:rsidRPr="00EA09F5">
                                  <w:rPr>
                                    <w:rFonts w:ascii="Chaparral Pro" w:hAnsi="Chaparral Pro" w:cs="ISNAD Font"/>
                                    <w:sz w:val="16"/>
                                    <w:szCs w:val="16"/>
                                  </w:rPr>
                                  <w:t>/</w:t>
                                </w:r>
                                <w:r>
                                  <w:rPr>
                                    <w:rFonts w:ascii="Chaparral Pro" w:hAnsi="Chaparral Pro" w:cs="ISNAD Font"/>
                                    <w:sz w:val="16"/>
                                    <w:szCs w:val="16"/>
                                  </w:rPr>
                                  <w:t>…</w:t>
                                </w:r>
                                <w:r w:rsidR="00A37D8C"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56CC2D80" w14:textId="77777777" w:rsidR="00A37D8C" w:rsidRPr="00EB7571" w:rsidRDefault="00A37D8C"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2C55A536" w14:textId="77777777" w:rsidR="00A37D8C" w:rsidRPr="00C77C9F" w:rsidRDefault="00A37D8C" w:rsidP="00A37D8C">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007AC2" id="_x0000_t202" coordsize="21600,21600" o:spt="202" path="m,l,21600r21600,l21600,xe">
              <v:stroke joinstyle="miter"/>
              <v:path gradientshapeok="t" o:connecttype="rect"/>
            </v:shapetype>
            <v:shape id="Metin Kutusu 5" o:spid="_x0000_s1028" type="#_x0000_t202" style="position:absolute;left:0;text-align:left;margin-left:305.65pt;margin-top:652.5pt;width:141.75pt;height:31.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" fillcolor="white [3201]" strokecolor="white [3212]" strokeweight=".5pt">
              <v:textbox>
                <w:txbxContent>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5"/>
                      <w:gridCol w:w="850"/>
                    </w:tblGrid>
                    <w:tr w:rsidR="00C87590" w:rsidRPr="00EA09F5" w14:paraId="71FA59D8" w14:textId="77777777" w:rsidTr="00E40E68">
                      <w:trPr>
                        <w:trHeight w:val="340"/>
                      </w:trPr>
                      <w:tc>
                        <w:tcPr>
                          <w:tcW w:w="1695" w:type="dxa"/>
                          <w:vAlign w:val="bottom"/>
                        </w:tcPr>
                        <w:p w14:paraId="2AC1D007" w14:textId="3974F63F" w:rsidR="00A37D8C"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6A3971" w:rsidRPr="007645D0">
                            <w:rPr>
                              <w:rFonts w:ascii="Chaparral Pro" w:hAnsi="Chaparral Pro" w:cs="ISNAD Font"/>
                              <w:sz w:val="20"/>
                              <w:szCs w:val="20"/>
                            </w:rPr>
                            <w:t>utalaa</w:t>
                          </w:r>
                        </w:p>
                        <w:p w14:paraId="68566E23" w14:textId="21365C8D" w:rsidR="00A37D8C"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A37D8C" w:rsidRPr="00EA09F5">
                            <w:rPr>
                              <w:rFonts w:ascii="Chaparral Pro" w:hAnsi="Chaparral Pro" w:cs="ISNAD Font"/>
                              <w:sz w:val="16"/>
                              <w:szCs w:val="16"/>
                            </w:rPr>
                            <w:t>/</w:t>
                          </w:r>
                          <w:r>
                            <w:rPr>
                              <w:rFonts w:ascii="Chaparral Pro" w:hAnsi="Chaparral Pro" w:cs="ISNAD Font"/>
                              <w:sz w:val="16"/>
                              <w:szCs w:val="16"/>
                            </w:rPr>
                            <w:t>…</w:t>
                          </w:r>
                          <w:r w:rsidR="00A37D8C"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56CC2D80" w14:textId="77777777" w:rsidR="00A37D8C" w:rsidRPr="00EB7571" w:rsidRDefault="00A37D8C"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2C55A536" w14:textId="77777777" w:rsidR="00A37D8C" w:rsidRPr="00C77C9F" w:rsidRDefault="00A37D8C" w:rsidP="00A37D8C">
                    <w:pPr>
                      <w:rPr>
                        <w:sz w:val="16"/>
                        <w:szCs w:val="16"/>
                      </w:rPr>
                    </w:pP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6DC32" w14:textId="44057084" w:rsidR="003A0524" w:rsidRDefault="000D228E" w:rsidP="003A0524">
    <w:pPr>
      <w:pStyle w:val="AltBilgi"/>
      <w:jc w:val="center"/>
    </w:pPr>
    <w:r w:rsidRPr="00DB13B7">
      <w:rPr>
        <w:rFonts w:ascii="ISNAD Font" w:hAnsi="ISNAD Font" w:cs="ISNAD Font"/>
        <w:noProof/>
        <w:sz w:val="20"/>
        <w:szCs w:val="20"/>
      </w:rPr>
      <mc:AlternateContent>
        <mc:Choice Requires="wps">
          <w:drawing>
            <wp:anchor distT="0" distB="0" distL="114300" distR="114300" simplePos="0" relativeHeight="251667456" behindDoc="0" locked="0" layoutInCell="1" allowOverlap="1" wp14:anchorId="6421A487" wp14:editId="507D217D">
              <wp:simplePos x="0" y="0"/>
              <wp:positionH relativeFrom="margin">
                <wp:posOffset>3885565</wp:posOffset>
              </wp:positionH>
              <wp:positionV relativeFrom="margin">
                <wp:posOffset>8287385</wp:posOffset>
              </wp:positionV>
              <wp:extent cx="1800000" cy="396000"/>
              <wp:effectExtent l="0" t="0" r="10160" b="23495"/>
              <wp:wrapNone/>
              <wp:docPr id="6" name="Metin Kutusu 6"/>
              <wp:cNvGraphicFramePr/>
              <a:graphic xmlns:a="http://schemas.openxmlformats.org/drawingml/2006/main">
                <a:graphicData uri="http://schemas.microsoft.com/office/word/2010/wordprocessingShape">
                  <wps:wsp>
                    <wps:cNvSpPr txBox="1"/>
                    <wps:spPr>
                      <a:xfrm>
                        <a:off x="0" y="0"/>
                        <a:ext cx="1800000" cy="396000"/>
                      </a:xfrm>
                      <a:prstGeom prst="rect">
                        <a:avLst/>
                      </a:prstGeom>
                      <a:solidFill>
                        <a:schemeClr val="lt1"/>
                      </a:solidFill>
                      <a:ln w="6350">
                        <a:solidFill>
                          <a:schemeClr val="bg1"/>
                        </a:solidFill>
                      </a:ln>
                    </wps:spPr>
                    <wps:txbx>
                      <w:txbxContent>
                        <w:tbl>
                          <w:tblPr>
                            <w:tblStyle w:val="TabloKlavuzu"/>
                            <w:tblW w:w="255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850"/>
                          </w:tblGrid>
                          <w:tr w:rsidR="005E211D" w:rsidRPr="00EA09F5" w14:paraId="18C2B263" w14:textId="77777777" w:rsidTr="001B4C27">
                            <w:trPr>
                              <w:trHeight w:val="340"/>
                            </w:trPr>
                            <w:tc>
                              <w:tcPr>
                                <w:tcW w:w="1701" w:type="dxa"/>
                                <w:vAlign w:val="bottom"/>
                              </w:tcPr>
                              <w:p w14:paraId="0F8E7F06" w14:textId="3ED979F6" w:rsidR="000D228E"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0D228E" w:rsidRPr="007645D0">
                                  <w:rPr>
                                    <w:rFonts w:ascii="Chaparral Pro" w:hAnsi="Chaparral Pro" w:cs="ISNAD Font"/>
                                    <w:sz w:val="20"/>
                                    <w:szCs w:val="20"/>
                                  </w:rPr>
                                  <w:t>utalaa</w:t>
                                </w:r>
                              </w:p>
                              <w:p w14:paraId="68ABD17C" w14:textId="42B3F8E8" w:rsidR="000D228E"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0D228E" w:rsidRPr="00EA09F5">
                                  <w:rPr>
                                    <w:rFonts w:ascii="Chaparral Pro" w:hAnsi="Chaparral Pro" w:cs="ISNAD Font"/>
                                    <w:sz w:val="16"/>
                                    <w:szCs w:val="16"/>
                                  </w:rPr>
                                  <w:t>/</w:t>
                                </w:r>
                                <w:r>
                                  <w:rPr>
                                    <w:rFonts w:ascii="Chaparral Pro" w:hAnsi="Chaparral Pro" w:cs="ISNAD Font"/>
                                    <w:sz w:val="16"/>
                                    <w:szCs w:val="16"/>
                                  </w:rPr>
                                  <w:t>…</w:t>
                                </w:r>
                                <w:r w:rsidR="000D228E"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229066C1" w14:textId="76BC1DDD" w:rsidR="000D228E" w:rsidRPr="00EB7571" w:rsidRDefault="000D228E"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00424341" w14:textId="77777777" w:rsidR="000D228E" w:rsidRPr="00C77C9F" w:rsidRDefault="000D228E" w:rsidP="000D228E">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21A487" id="_x0000_t202" coordsize="21600,21600" o:spt="202" path="m,l,21600r21600,l21600,xe">
              <v:stroke joinstyle="miter"/>
              <v:path gradientshapeok="t" o:connecttype="rect"/>
            </v:shapetype>
            <v:shape id="Metin Kutusu 6" o:spid="_x0000_s1029" type="#_x0000_t202" style="position:absolute;left:0;text-align:left;margin-left:305.95pt;margin-top:652.55pt;width:141.75pt;height:31.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" fillcolor="white [3201]" strokecolor="white [3212]" strokeweight=".5pt">
              <v:textbox>
                <w:txbxContent>
                  <w:tbl>
                    <w:tblPr>
                      <w:tblStyle w:val="TabloKlavuzu"/>
                      <w:tblW w:w="255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850"/>
                    </w:tblGrid>
                    <w:tr w:rsidR="005E211D" w:rsidRPr="00EA09F5" w14:paraId="18C2B263" w14:textId="77777777" w:rsidTr="001B4C27">
                      <w:trPr>
                        <w:trHeight w:val="340"/>
                      </w:trPr>
                      <w:tc>
                        <w:tcPr>
                          <w:tcW w:w="1701" w:type="dxa"/>
                          <w:vAlign w:val="bottom"/>
                        </w:tcPr>
                        <w:p w14:paraId="0F8E7F06" w14:textId="3ED979F6" w:rsidR="000D228E"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0D228E" w:rsidRPr="007645D0">
                            <w:rPr>
                              <w:rFonts w:ascii="Chaparral Pro" w:hAnsi="Chaparral Pro" w:cs="ISNAD Font"/>
                              <w:sz w:val="20"/>
                              <w:szCs w:val="20"/>
                            </w:rPr>
                            <w:t>utalaa</w:t>
                          </w:r>
                        </w:p>
                        <w:p w14:paraId="68ABD17C" w14:textId="42B3F8E8" w:rsidR="000D228E"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0D228E" w:rsidRPr="00EA09F5">
                            <w:rPr>
                              <w:rFonts w:ascii="Chaparral Pro" w:hAnsi="Chaparral Pro" w:cs="ISNAD Font"/>
                              <w:sz w:val="16"/>
                              <w:szCs w:val="16"/>
                            </w:rPr>
                            <w:t>/</w:t>
                          </w:r>
                          <w:r>
                            <w:rPr>
                              <w:rFonts w:ascii="Chaparral Pro" w:hAnsi="Chaparral Pro" w:cs="ISNAD Font"/>
                              <w:sz w:val="16"/>
                              <w:szCs w:val="16"/>
                            </w:rPr>
                            <w:t>…</w:t>
                          </w:r>
                          <w:r w:rsidR="000D228E"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229066C1" w14:textId="76BC1DDD" w:rsidR="000D228E" w:rsidRPr="00EB7571" w:rsidRDefault="000D228E"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00424341" w14:textId="77777777" w:rsidR="000D228E" w:rsidRPr="00C77C9F" w:rsidRDefault="000D228E" w:rsidP="000D228E">
                    <w:pPr>
                      <w:rPr>
                        <w:sz w:val="16"/>
                        <w:szCs w:val="16"/>
                      </w:rPr>
                    </w:pP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382FB" w14:textId="739A0192" w:rsidR="002E5204" w:rsidRPr="00591FD8" w:rsidRDefault="002E5204" w:rsidP="001D0005">
    <w:pPr>
      <w:spacing w:after="0" w:line="240" w:lineRule="auto"/>
      <w:jc w:val="both"/>
      <w:rPr>
        <w:rFonts w:ascii="Chaparral Pro" w:hAnsi="Chaparral Pro" w:cs="Traditional Naskh"/>
        <w:bCs/>
        <w:sz w:val="18"/>
        <w:szCs w:val="18"/>
      </w:rPr>
    </w:pPr>
  </w:p>
  <w:tbl>
    <w:tblPr>
      <w:tblStyle w:val="TabloKlavuzu"/>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9"/>
    </w:tblGrid>
    <w:tr w:rsidR="00D97812" w:rsidRPr="00BF7135" w14:paraId="0152D441" w14:textId="77777777" w:rsidTr="00993371">
      <w:trPr>
        <w:trHeight w:val="227"/>
      </w:trPr>
      <w:tc>
        <w:tcPr>
          <w:tcW w:w="499" w:type="dxa"/>
          <w:vMerge w:val="restart"/>
          <w:vAlign w:val="center"/>
        </w:tcPr>
        <w:p w14:paraId="518394E3" w14:textId="1DF8D547" w:rsidR="000363AF" w:rsidRPr="00BF7135" w:rsidRDefault="000363AF" w:rsidP="001D0005">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6E1ABDA9" wp14:editId="12EAF76E">
                <wp:extent cx="180000" cy="18000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pic:nvPicPr>
                      <pic:blipFill>
                        <a:blip r:embed="rId1">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7439" w:type="dxa"/>
          <w:vAlign w:val="bottom"/>
        </w:tcPr>
        <w:p w14:paraId="3FF3A6CD" w14:textId="446B6B2E" w:rsidR="000363AF" w:rsidRPr="00BF7135" w:rsidRDefault="00202B9F" w:rsidP="00622F70">
          <w:pPr>
            <w:jc w:val="both"/>
            <w:rPr>
              <w:rFonts w:ascii="Chaparral Pro" w:hAnsi="Chaparral Pro" w:cs="ISNAD Font"/>
              <w:sz w:val="18"/>
              <w:szCs w:val="18"/>
            </w:rPr>
          </w:pPr>
          <w:r>
            <w:rPr>
              <w:rFonts w:ascii="Chaparral Pro" w:eastAsia="Times New Roman" w:hAnsi="Chaparral Pro" w:cs="ISNAD Font"/>
              <w:bCs/>
              <w:sz w:val="18"/>
              <w:szCs w:val="18"/>
              <w:lang w:eastAsia="tr-TR"/>
            </w:rPr>
            <w:t>Prof. Dr.</w:t>
          </w:r>
          <w:r w:rsidR="00DD23F5" w:rsidRPr="00BF7135">
            <w:rPr>
              <w:rFonts w:ascii="Chaparral Pro" w:eastAsia="Times New Roman" w:hAnsi="Chaparral Pro" w:cs="ISNAD Font"/>
              <w:bCs/>
              <w:sz w:val="18"/>
              <w:szCs w:val="18"/>
              <w:lang w:eastAsia="tr-TR"/>
            </w:rPr>
            <w:t>,</w:t>
          </w:r>
          <w:r w:rsidR="000363AF" w:rsidRPr="00BF7135">
            <w:rPr>
              <w:rFonts w:ascii="Chaparral Pro" w:eastAsia="Times New Roman" w:hAnsi="Chaparral Pro" w:cs="ISNAD Font"/>
              <w:bCs/>
              <w:sz w:val="18"/>
              <w:szCs w:val="18"/>
              <w:lang w:eastAsia="tr-TR"/>
            </w:rPr>
            <w:t xml:space="preserve"> Karabük Üniversitesi</w:t>
          </w:r>
          <w:r w:rsidR="001371B8" w:rsidRPr="00BF7135">
            <w:rPr>
              <w:rFonts w:ascii="Chaparral Pro" w:eastAsia="Times New Roman" w:hAnsi="Chaparral Pro" w:cs="ISNAD Font"/>
              <w:bCs/>
              <w:sz w:val="18"/>
              <w:szCs w:val="18"/>
              <w:lang w:eastAsia="tr-TR"/>
            </w:rPr>
            <w:t>,</w:t>
          </w:r>
          <w:r w:rsidR="00572348" w:rsidRPr="00BF7135">
            <w:rPr>
              <w:rFonts w:ascii="Chaparral Pro" w:eastAsia="Times New Roman" w:hAnsi="Chaparral Pro" w:cs="ISNAD Font"/>
              <w:bCs/>
              <w:sz w:val="18"/>
              <w:szCs w:val="18"/>
              <w:lang w:eastAsia="tr-TR"/>
            </w:rPr>
            <w:t xml:space="preserve"> </w:t>
          </w:r>
          <w:r w:rsidR="00114FF5" w:rsidRPr="00BF7135">
            <w:rPr>
              <w:rFonts w:ascii="Chaparral Pro" w:eastAsia="Times New Roman" w:hAnsi="Chaparral Pro" w:cs="ISNAD Font"/>
              <w:bCs/>
              <w:sz w:val="18"/>
              <w:szCs w:val="18"/>
              <w:lang w:eastAsia="tr-TR"/>
            </w:rPr>
            <w:t>İslami İlimler Fakültesi</w:t>
          </w:r>
          <w:r w:rsidR="00572348" w:rsidRPr="00BF7135">
            <w:rPr>
              <w:rFonts w:ascii="Chaparral Pro" w:eastAsia="Times New Roman" w:hAnsi="Chaparral Pro" w:cs="ISNAD Font"/>
              <w:bCs/>
              <w:sz w:val="18"/>
              <w:szCs w:val="18"/>
              <w:lang w:eastAsia="tr-TR"/>
            </w:rPr>
            <w:t>,</w:t>
          </w:r>
          <w:r w:rsidR="00D97812" w:rsidRPr="00BF7135">
            <w:rPr>
              <w:rFonts w:ascii="Chaparral Pro" w:eastAsia="Times New Roman" w:hAnsi="Chaparral Pro" w:cs="ISNAD Font"/>
              <w:bCs/>
              <w:sz w:val="18"/>
              <w:szCs w:val="18"/>
              <w:lang w:eastAsia="tr-TR"/>
            </w:rPr>
            <w:t xml:space="preserve"> </w:t>
          </w:r>
          <w:hyperlink r:id="rId2" w:history="1">
            <w:r w:rsidR="00BF7135" w:rsidRPr="00BF7135">
              <w:rPr>
                <w:rStyle w:val="Kpr"/>
                <w:rFonts w:ascii="Chaparral Pro" w:hAnsi="Chaparral Pro"/>
                <w:sz w:val="18"/>
                <w:szCs w:val="18"/>
              </w:rPr>
              <w:t>...........@....</w:t>
            </w:r>
          </w:hyperlink>
        </w:p>
      </w:tc>
    </w:tr>
    <w:tr w:rsidR="00D97812" w:rsidRPr="00BF7135" w14:paraId="2AFBB7FC" w14:textId="77777777" w:rsidTr="00993371">
      <w:trPr>
        <w:trHeight w:val="227"/>
      </w:trPr>
      <w:tc>
        <w:tcPr>
          <w:tcW w:w="499" w:type="dxa"/>
          <w:vMerge/>
        </w:tcPr>
        <w:p w14:paraId="61A5638E" w14:textId="77777777" w:rsidR="000363AF" w:rsidRPr="00BF7135" w:rsidRDefault="000363AF" w:rsidP="001D0005">
          <w:pPr>
            <w:jc w:val="both"/>
            <w:rPr>
              <w:rFonts w:ascii="Chaparral Pro" w:eastAsia="Times New Roman" w:hAnsi="Chaparral Pro" w:cs="ISNAD Font"/>
              <w:bCs/>
              <w:sz w:val="18"/>
              <w:szCs w:val="18"/>
              <w:lang w:eastAsia="tr-TR"/>
            </w:rPr>
          </w:pPr>
        </w:p>
      </w:tc>
      <w:tc>
        <w:tcPr>
          <w:tcW w:w="7439" w:type="dxa"/>
        </w:tcPr>
        <w:p w14:paraId="20E9234B" w14:textId="558F6617" w:rsidR="000363AF" w:rsidRPr="00BF7135" w:rsidRDefault="00202B9F" w:rsidP="001D0005">
          <w:pPr>
            <w:jc w:val="both"/>
            <w:rPr>
              <w:rFonts w:ascii="Chaparral Pro" w:hAnsi="Chaparral Pro" w:cs="ISNAD Font"/>
              <w:sz w:val="18"/>
              <w:szCs w:val="18"/>
            </w:rPr>
          </w:pPr>
          <w:r>
            <w:rPr>
              <w:rFonts w:ascii="Chaparral Pro" w:hAnsi="Chaparral Pro" w:cs="ISNAD Font"/>
              <w:bCs/>
              <w:sz w:val="18"/>
              <w:szCs w:val="18"/>
            </w:rPr>
            <w:t>Prof. Dr</w:t>
          </w:r>
          <w:r w:rsidR="00287ABB" w:rsidRPr="00BF7135">
            <w:rPr>
              <w:rFonts w:ascii="Chaparral Pro" w:hAnsi="Chaparral Pro" w:cs="ISNAD Font"/>
              <w:bCs/>
              <w:sz w:val="18"/>
              <w:szCs w:val="18"/>
            </w:rPr>
            <w:t>.</w:t>
          </w:r>
          <w:r w:rsidR="000363AF" w:rsidRPr="00BF7135">
            <w:rPr>
              <w:rFonts w:ascii="Chaparral Pro" w:hAnsi="Chaparral Pro" w:cs="ISNAD Font"/>
              <w:bCs/>
              <w:sz w:val="18"/>
              <w:szCs w:val="18"/>
            </w:rPr>
            <w:t xml:space="preserve">, </w:t>
          </w:r>
          <w:proofErr w:type="spellStart"/>
          <w:r w:rsidR="000363AF" w:rsidRPr="00BF7135">
            <w:rPr>
              <w:rFonts w:ascii="Chaparral Pro" w:hAnsi="Chaparral Pro" w:cs="ISNAD Font"/>
              <w:bCs/>
              <w:sz w:val="18"/>
              <w:szCs w:val="18"/>
            </w:rPr>
            <w:t>Karabuk</w:t>
          </w:r>
          <w:proofErr w:type="spellEnd"/>
          <w:r w:rsidR="000363AF" w:rsidRPr="00BF7135">
            <w:rPr>
              <w:rFonts w:ascii="Chaparral Pro" w:hAnsi="Chaparral Pro" w:cs="ISNAD Font"/>
              <w:bCs/>
              <w:sz w:val="18"/>
              <w:szCs w:val="18"/>
            </w:rPr>
            <w:t xml:space="preserve"> </w:t>
          </w:r>
          <w:proofErr w:type="spellStart"/>
          <w:r w:rsidR="000363AF" w:rsidRPr="00BF7135">
            <w:rPr>
              <w:rFonts w:ascii="Chaparral Pro" w:hAnsi="Chaparral Pro" w:cs="ISNAD Font"/>
              <w:bCs/>
              <w:sz w:val="18"/>
              <w:szCs w:val="18"/>
            </w:rPr>
            <w:t>University</w:t>
          </w:r>
          <w:proofErr w:type="spellEnd"/>
          <w:r w:rsidR="00063510" w:rsidRPr="00BF7135">
            <w:rPr>
              <w:rFonts w:ascii="Chaparral Pro" w:hAnsi="Chaparral Pro" w:cs="ISNAD Font"/>
              <w:bCs/>
              <w:sz w:val="18"/>
              <w:szCs w:val="18"/>
            </w:rPr>
            <w:t xml:space="preserve">, </w:t>
          </w:r>
          <w:proofErr w:type="spellStart"/>
          <w:r w:rsidR="00F06EBC" w:rsidRPr="00BF7135">
            <w:rPr>
              <w:rFonts w:ascii="Chaparral Pro" w:hAnsi="Chaparral Pro" w:cs="ISNAD Font"/>
              <w:bCs/>
              <w:sz w:val="18"/>
              <w:szCs w:val="18"/>
            </w:rPr>
            <w:t>Faculty</w:t>
          </w:r>
          <w:proofErr w:type="spellEnd"/>
          <w:r w:rsidR="00F06EBC" w:rsidRPr="00BF7135">
            <w:rPr>
              <w:rFonts w:ascii="Chaparral Pro" w:hAnsi="Chaparral Pro" w:cs="ISNAD Font"/>
              <w:bCs/>
              <w:sz w:val="18"/>
              <w:szCs w:val="18"/>
            </w:rPr>
            <w:t xml:space="preserve"> of </w:t>
          </w:r>
          <w:proofErr w:type="spellStart"/>
          <w:r w:rsidR="00F06EBC" w:rsidRPr="00BF7135">
            <w:rPr>
              <w:rFonts w:ascii="Chaparral Pro" w:hAnsi="Chaparral Pro" w:cs="ISNAD Font"/>
              <w:bCs/>
              <w:sz w:val="18"/>
              <w:szCs w:val="18"/>
            </w:rPr>
            <w:t>Islamic</w:t>
          </w:r>
          <w:proofErr w:type="spellEnd"/>
          <w:r w:rsidR="00F06EBC" w:rsidRPr="00BF7135">
            <w:rPr>
              <w:rFonts w:ascii="Chaparral Pro" w:hAnsi="Chaparral Pro" w:cs="ISNAD Font"/>
              <w:bCs/>
              <w:sz w:val="18"/>
              <w:szCs w:val="18"/>
            </w:rPr>
            <w:t xml:space="preserve"> </w:t>
          </w:r>
          <w:proofErr w:type="spellStart"/>
          <w:r w:rsidR="00F06EBC" w:rsidRPr="00BF7135">
            <w:rPr>
              <w:rFonts w:ascii="Chaparral Pro" w:hAnsi="Chaparral Pro" w:cs="ISNAD Font"/>
              <w:bCs/>
              <w:sz w:val="18"/>
              <w:szCs w:val="18"/>
            </w:rPr>
            <w:t>Sciences</w:t>
          </w:r>
          <w:proofErr w:type="spellEnd"/>
        </w:p>
      </w:tc>
    </w:tr>
  </w:tbl>
  <w:p w14:paraId="74C99043" w14:textId="4C0612F2" w:rsidR="0000585E" w:rsidRPr="00BF7135" w:rsidRDefault="0000585E" w:rsidP="001D0005">
    <w:pPr>
      <w:spacing w:after="0"/>
      <w:jc w:val="both"/>
      <w:rPr>
        <w:rFonts w:ascii="Chaparral Pro" w:hAnsi="Chaparral Pro" w:cs="ISNAD Font"/>
        <w:sz w:val="10"/>
        <w:szCs w:val="10"/>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7"/>
    </w:tblGrid>
    <w:tr w:rsidR="00090743" w:rsidRPr="00BF7135" w14:paraId="35F32CF6" w14:textId="77777777" w:rsidTr="00C3022A">
      <w:trPr>
        <w:trHeight w:val="227"/>
      </w:trPr>
      <w:tc>
        <w:tcPr>
          <w:tcW w:w="499" w:type="dxa"/>
          <w:vMerge w:val="restart"/>
          <w:vAlign w:val="center"/>
        </w:tcPr>
        <w:p w14:paraId="19F418C4" w14:textId="77777777" w:rsidR="00090743" w:rsidRPr="00BF7135" w:rsidRDefault="00090743" w:rsidP="00090743">
          <w:pPr>
            <w:jc w:val="both"/>
            <w:rPr>
              <w:rFonts w:ascii="Chaparral Pro" w:eastAsia="Times New Roman" w:hAnsi="Chaparral Pro" w:cs="ISNAD Font"/>
              <w:bCs/>
              <w:sz w:val="18"/>
              <w:szCs w:val="18"/>
              <w:lang w:eastAsia="tr-TR"/>
            </w:rPr>
          </w:pPr>
          <w:r w:rsidRPr="00BF7135">
            <w:rPr>
              <w:rFonts w:ascii="Chaparral Pro" w:hAnsi="Chaparral Pro" w:cs="ISNAD Font"/>
              <w:noProof/>
              <w:sz w:val="18"/>
              <w:szCs w:val="18"/>
            </w:rPr>
            <w:drawing>
              <wp:inline distT="0" distB="0" distL="0" distR="0" wp14:anchorId="7D46114A" wp14:editId="04123EEB">
                <wp:extent cx="180000" cy="1800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pic:cNvPicPr/>
                      </pic:nvPicPr>
                      <pic:blipFill>
                        <a:blip r:embed="rId3">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8504" w:type="dxa"/>
        </w:tcPr>
        <w:p w14:paraId="4466C728" w14:textId="5F3DB2DC" w:rsidR="00090743" w:rsidRPr="00BF7135" w:rsidRDefault="00090743" w:rsidP="00090743">
          <w:pPr>
            <w:jc w:val="both"/>
            <w:rPr>
              <w:rFonts w:ascii="Chaparral Pro" w:eastAsia="Times New Roman" w:hAnsi="Chaparral Pro" w:cs="ISNAD Font"/>
              <w:bCs/>
              <w:i/>
              <w:iCs/>
              <w:sz w:val="18"/>
              <w:szCs w:val="18"/>
              <w:lang w:val="en-US" w:eastAsia="tr-TR"/>
            </w:rPr>
          </w:pPr>
          <w:r w:rsidRPr="00BF7135">
            <w:rPr>
              <w:rFonts w:ascii="Chaparral Pro" w:eastAsia="Times New Roman" w:hAnsi="Chaparral Pro" w:cs="ISNAD Font"/>
              <w:bCs/>
              <w:i/>
              <w:iCs/>
              <w:sz w:val="18"/>
              <w:szCs w:val="18"/>
              <w:lang w:val="en-US" w:eastAsia="tr-TR"/>
            </w:rPr>
            <w:t>This article has been reviewed by at least two referees and scanned via a plagiarism software.</w:t>
          </w:r>
        </w:p>
      </w:tc>
    </w:tr>
    <w:tr w:rsidR="00090743" w:rsidRPr="00BF7135" w14:paraId="19043E6A" w14:textId="77777777" w:rsidTr="00C3022A">
      <w:trPr>
        <w:trHeight w:val="227"/>
      </w:trPr>
      <w:tc>
        <w:tcPr>
          <w:tcW w:w="499" w:type="dxa"/>
          <w:vMerge/>
        </w:tcPr>
        <w:p w14:paraId="4D10B4A1" w14:textId="77777777" w:rsidR="00090743" w:rsidRPr="00BF7135" w:rsidRDefault="00090743" w:rsidP="00090743">
          <w:pPr>
            <w:jc w:val="both"/>
            <w:rPr>
              <w:rFonts w:ascii="Chaparral Pro" w:eastAsia="Times New Roman" w:hAnsi="Chaparral Pro" w:cs="ISNAD Font"/>
              <w:bCs/>
              <w:sz w:val="18"/>
              <w:szCs w:val="18"/>
              <w:lang w:eastAsia="tr-TR"/>
            </w:rPr>
          </w:pPr>
        </w:p>
      </w:tc>
      <w:tc>
        <w:tcPr>
          <w:tcW w:w="8504" w:type="dxa"/>
        </w:tcPr>
        <w:p w14:paraId="14EE6779" w14:textId="5D03795D" w:rsidR="00090743" w:rsidRPr="00BF7135" w:rsidRDefault="00090743" w:rsidP="00090743">
          <w:pPr>
            <w:jc w:val="both"/>
            <w:rPr>
              <w:rFonts w:ascii="Chaparral Pro" w:eastAsia="Times New Roman" w:hAnsi="Chaparral Pro" w:cs="ISNAD Font"/>
              <w:bCs/>
              <w:i/>
              <w:iCs/>
              <w:sz w:val="18"/>
              <w:szCs w:val="18"/>
              <w:lang w:eastAsia="tr-TR"/>
            </w:rPr>
          </w:pPr>
          <w:r w:rsidRPr="00BF7135">
            <w:rPr>
              <w:rFonts w:ascii="Chaparral Pro" w:hAnsi="Chaparral Pro" w:cs="ISNAD Font"/>
              <w:bCs/>
              <w:i/>
              <w:iCs/>
              <w:sz w:val="18"/>
              <w:szCs w:val="18"/>
            </w:rPr>
            <w:t>Bu makale en az iki hakem tarafından incelenmiş ve intihal yazılımı ile taranmıştır.</w:t>
          </w:r>
        </w:p>
      </w:tc>
    </w:tr>
  </w:tbl>
  <w:p w14:paraId="52DB177D" w14:textId="77777777" w:rsidR="00315A42" w:rsidRPr="00BF7135" w:rsidRDefault="00315A42" w:rsidP="001D0005">
    <w:pPr>
      <w:pStyle w:val="AltBilgi"/>
      <w:jc w:val="both"/>
      <w:rPr>
        <w:rFonts w:ascii="Chaparral Pro" w:hAnsi="Chaparral Pro" w:cs="ISNAD Font"/>
        <w:sz w:val="10"/>
        <w:szCs w:val="10"/>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7"/>
    </w:tblGrid>
    <w:tr w:rsidR="00315A42" w:rsidRPr="00BF7135" w14:paraId="3D22DB5B" w14:textId="77777777" w:rsidTr="00C3022A">
      <w:trPr>
        <w:trHeight w:val="464"/>
      </w:trPr>
      <w:tc>
        <w:tcPr>
          <w:tcW w:w="499" w:type="dxa"/>
          <w:vAlign w:val="center"/>
        </w:tcPr>
        <w:p w14:paraId="3A20EBFB" w14:textId="77777777" w:rsidR="00315A42" w:rsidRPr="00BF7135" w:rsidRDefault="00315A42" w:rsidP="001D0005">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4B047ABD" wp14:editId="05E57570">
                <wp:extent cx="180000" cy="18000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m 22"/>
                        <pic:cNvPicPr/>
                      </pic:nvPicPr>
                      <pic:blipFill>
                        <a:blip r:embed="rId4">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8504" w:type="dxa"/>
        </w:tcPr>
        <w:p w14:paraId="1C09C04C" w14:textId="10E0AA54" w:rsidR="00315A42" w:rsidRPr="00BF7135" w:rsidRDefault="00BF7135" w:rsidP="00AA0F75">
          <w:pPr>
            <w:jc w:val="both"/>
            <w:rPr>
              <w:rFonts w:ascii="Chaparral Pro" w:hAnsi="Chaparral Pro" w:cs="ISNAD Font"/>
              <w:b/>
              <w:bCs/>
              <w:i/>
              <w:sz w:val="18"/>
              <w:szCs w:val="18"/>
            </w:rPr>
          </w:pPr>
          <w:r w:rsidRPr="00BF7135">
            <w:rPr>
              <w:rFonts w:ascii="Chaparral Pro" w:hAnsi="Chaparral Pro" w:cs="ISNAD Font"/>
              <w:sz w:val="18"/>
              <w:szCs w:val="18"/>
            </w:rPr>
            <w:t>Yazar Soyadı</w:t>
          </w:r>
          <w:r w:rsidR="00315A42" w:rsidRPr="00BF7135">
            <w:rPr>
              <w:rFonts w:ascii="Chaparral Pro" w:hAnsi="Chaparral Pro" w:cs="ISNAD Font"/>
              <w:sz w:val="18"/>
              <w:szCs w:val="18"/>
            </w:rPr>
            <w:t xml:space="preserve">, </w:t>
          </w:r>
          <w:r w:rsidRPr="00BF7135">
            <w:rPr>
              <w:rFonts w:ascii="Chaparral Pro" w:hAnsi="Chaparral Pro" w:cs="ISNAD Font"/>
              <w:sz w:val="18"/>
              <w:szCs w:val="18"/>
            </w:rPr>
            <w:t>Adı</w:t>
          </w:r>
          <w:r w:rsidR="00315A42" w:rsidRPr="00BF7135">
            <w:rPr>
              <w:rFonts w:ascii="Chaparral Pro" w:hAnsi="Chaparral Pro" w:cs="ISNAD Font"/>
              <w:sz w:val="18"/>
              <w:szCs w:val="18"/>
            </w:rPr>
            <w:t>. “</w:t>
          </w:r>
          <w:r w:rsidRPr="00BF7135">
            <w:rPr>
              <w:rFonts w:ascii="Chaparral Pro" w:hAnsi="Chaparral Pro" w:cs="ISNAD Font"/>
              <w:iCs/>
              <w:sz w:val="18"/>
              <w:szCs w:val="18"/>
            </w:rPr>
            <w:t>Makale ismi</w:t>
          </w:r>
          <w:r w:rsidR="00315A42" w:rsidRPr="00BF7135">
            <w:rPr>
              <w:rFonts w:ascii="Chaparral Pro" w:hAnsi="Chaparral Pro" w:cs="ISNAD Font"/>
              <w:sz w:val="18"/>
              <w:szCs w:val="18"/>
            </w:rPr>
            <w:t xml:space="preserve">”. </w:t>
          </w:r>
          <w:proofErr w:type="spellStart"/>
          <w:r w:rsidR="00315A42" w:rsidRPr="00BF7135">
            <w:rPr>
              <w:rFonts w:ascii="Chaparral Pro" w:hAnsi="Chaparral Pro" w:cs="ISNAD Font"/>
              <w:i/>
              <w:iCs/>
              <w:sz w:val="18"/>
              <w:szCs w:val="18"/>
            </w:rPr>
            <w:t>Mutalaa</w:t>
          </w:r>
          <w:proofErr w:type="spellEnd"/>
          <w:r w:rsidR="00315A42" w:rsidRPr="00BF7135">
            <w:rPr>
              <w:rFonts w:ascii="Chaparral Pro" w:hAnsi="Chaparral Pro" w:cs="ISNAD Font"/>
              <w:sz w:val="18"/>
              <w:szCs w:val="18"/>
            </w:rPr>
            <w:t xml:space="preserve"> 1/</w:t>
          </w:r>
          <w:r w:rsidRPr="00BF7135">
            <w:rPr>
              <w:rFonts w:ascii="Chaparral Pro" w:hAnsi="Chaparral Pro" w:cs="ISNAD Font"/>
              <w:sz w:val="18"/>
              <w:szCs w:val="18"/>
            </w:rPr>
            <w:t>2</w:t>
          </w:r>
          <w:r w:rsidR="00315A42" w:rsidRPr="00BF7135">
            <w:rPr>
              <w:rFonts w:ascii="Chaparral Pro" w:hAnsi="Chaparral Pro" w:cs="ISNAD Font"/>
              <w:sz w:val="18"/>
              <w:szCs w:val="18"/>
            </w:rPr>
            <w:t xml:space="preserve"> (</w:t>
          </w:r>
          <w:r w:rsidRPr="00BF7135">
            <w:rPr>
              <w:rFonts w:ascii="Chaparral Pro" w:hAnsi="Chaparral Pro" w:cs="ISNAD Font"/>
              <w:sz w:val="18"/>
              <w:szCs w:val="18"/>
            </w:rPr>
            <w:t>Haziran</w:t>
          </w:r>
          <w:r w:rsidR="00315A42" w:rsidRPr="00BF7135">
            <w:rPr>
              <w:rFonts w:ascii="Chaparral Pro" w:hAnsi="Chaparral Pro" w:cs="ISNAD Font"/>
              <w:sz w:val="18"/>
              <w:szCs w:val="18"/>
            </w:rPr>
            <w:t xml:space="preserve"> 2021), …</w:t>
          </w:r>
          <w:proofErr w:type="gramStart"/>
          <w:r w:rsidR="00315A42" w:rsidRPr="00BF7135">
            <w:rPr>
              <w:rFonts w:ascii="Chaparral Pro" w:hAnsi="Chaparral Pro" w:cs="ISNAD Font"/>
              <w:sz w:val="18"/>
              <w:szCs w:val="18"/>
            </w:rPr>
            <w:t>-….</w:t>
          </w:r>
          <w:proofErr w:type="gramEnd"/>
        </w:p>
      </w:tc>
    </w:tr>
  </w:tbl>
  <w:p w14:paraId="6A354DBC" w14:textId="14EC90AC" w:rsidR="00315A42" w:rsidRPr="00BF7135" w:rsidRDefault="00315A42" w:rsidP="001D0005">
    <w:pPr>
      <w:spacing w:after="0"/>
      <w:jc w:val="both"/>
      <w:rPr>
        <w:rFonts w:ascii="Chaparral Pro" w:hAnsi="Chaparral Pro" w:cs="ISNAD Font"/>
        <w:sz w:val="10"/>
        <w:szCs w:val="10"/>
      </w:rPr>
    </w:pPr>
  </w:p>
  <w:tbl>
    <w:tblPr>
      <w:tblStyle w:val="TabloKlavuzu"/>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4252"/>
      <w:gridCol w:w="499"/>
      <w:gridCol w:w="2688"/>
    </w:tblGrid>
    <w:tr w:rsidR="00504DD6" w:rsidRPr="00BF7135" w14:paraId="70449654" w14:textId="77777777" w:rsidTr="00993371">
      <w:trPr>
        <w:trHeight w:val="240"/>
      </w:trPr>
      <w:tc>
        <w:tcPr>
          <w:tcW w:w="499" w:type="dxa"/>
          <w:vMerge w:val="restart"/>
          <w:vAlign w:val="center"/>
        </w:tcPr>
        <w:p w14:paraId="379C3130" w14:textId="739ACE63" w:rsidR="00504DD6" w:rsidRPr="00BF7135" w:rsidRDefault="00504DD6" w:rsidP="001D0005">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7958EF3C" wp14:editId="6D22A90A">
                <wp:extent cx="180000" cy="18000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pic:nvPicPr>
                      <pic:blipFill>
                        <a:blip r:embed="rId5">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4252" w:type="dxa"/>
        </w:tcPr>
        <w:p w14:paraId="289D732C" w14:textId="4C29D276" w:rsidR="00504DD6" w:rsidRPr="00BF7135" w:rsidRDefault="00504DD6" w:rsidP="006219D3">
          <w:pPr>
            <w:jc w:val="both"/>
            <w:rPr>
              <w:rFonts w:ascii="Chaparral Pro" w:hAnsi="Chaparral Pro" w:cs="ISNAD Font"/>
              <w:color w:val="0563C1" w:themeColor="hyperlink"/>
              <w:sz w:val="18"/>
              <w:szCs w:val="18"/>
              <w:u w:val="single"/>
            </w:rPr>
          </w:pPr>
          <w:r w:rsidRPr="00BF7135">
            <w:rPr>
              <w:rFonts w:ascii="Chaparral Pro" w:eastAsia="Times New Roman" w:hAnsi="Chaparral Pro" w:cs="ISNAD Font"/>
              <w:sz w:val="18"/>
              <w:szCs w:val="18"/>
              <w:lang w:eastAsia="tr-TR"/>
            </w:rPr>
            <w:t>ORC</w:t>
          </w:r>
          <w:r w:rsidR="00306653" w:rsidRPr="00BF7135">
            <w:rPr>
              <w:rFonts w:ascii="Chaparral Pro" w:eastAsia="Times New Roman" w:hAnsi="Chaparral Pro" w:cs="ISNAD Font"/>
              <w:sz w:val="18"/>
              <w:szCs w:val="18"/>
              <w:lang w:eastAsia="tr-TR"/>
            </w:rPr>
            <w:t xml:space="preserve"> </w:t>
          </w:r>
          <w:r w:rsidRPr="00BF7135">
            <w:rPr>
              <w:rFonts w:ascii="Chaparral Pro" w:eastAsia="Times New Roman" w:hAnsi="Chaparral Pro" w:cs="ISNAD Font"/>
              <w:sz w:val="18"/>
              <w:szCs w:val="18"/>
              <w:lang w:eastAsia="tr-TR"/>
            </w:rPr>
            <w:t xml:space="preserve">ID: </w:t>
          </w:r>
          <w:hyperlink r:id="rId6" w:history="1">
            <w:r w:rsidR="00E90A22" w:rsidRPr="00BF7135">
              <w:rPr>
                <w:rStyle w:val="Kpr"/>
                <w:rFonts w:ascii="Chaparral Pro" w:hAnsi="Chaparral Pro" w:cs="ISNAD Font"/>
                <w:sz w:val="18"/>
                <w:szCs w:val="18"/>
              </w:rPr>
              <w:t>orcid.org/</w:t>
            </w:r>
            <w:r w:rsidR="00BF7135" w:rsidRPr="00BF7135">
              <w:rPr>
                <w:rStyle w:val="Kpr"/>
                <w:rFonts w:ascii="Chaparral Pro" w:hAnsi="Chaparral Pro" w:cs="ISNAD Font"/>
                <w:sz w:val="18"/>
                <w:szCs w:val="18"/>
              </w:rPr>
              <w:t>…</w:t>
            </w:r>
          </w:hyperlink>
        </w:p>
      </w:tc>
      <w:tc>
        <w:tcPr>
          <w:tcW w:w="499" w:type="dxa"/>
          <w:vMerge w:val="restart"/>
        </w:tcPr>
        <w:p w14:paraId="63969C1A" w14:textId="77777777" w:rsidR="00504DD6" w:rsidRPr="00BF7135" w:rsidRDefault="00504DD6" w:rsidP="001D0005">
          <w:pPr>
            <w:jc w:val="both"/>
            <w:rPr>
              <w:rFonts w:ascii="Chaparral Pro" w:hAnsi="Chaparral Pro" w:cs="ISNAD Font"/>
              <w:sz w:val="18"/>
              <w:szCs w:val="18"/>
            </w:rPr>
          </w:pPr>
        </w:p>
        <w:p w14:paraId="24B2569B" w14:textId="4091554B" w:rsidR="00504DD6" w:rsidRPr="00BF7135" w:rsidRDefault="00504DD6" w:rsidP="001D0005">
          <w:pPr>
            <w:jc w:val="both"/>
            <w:rPr>
              <w:rFonts w:ascii="Chaparral Pro" w:hAnsi="Chaparral Pro" w:cs="ISNAD Font"/>
              <w:sz w:val="18"/>
              <w:szCs w:val="18"/>
            </w:rPr>
          </w:pPr>
          <w:r w:rsidRPr="00BF7135">
            <w:rPr>
              <w:rFonts w:ascii="Chaparral Pro" w:eastAsia="Times New Roman" w:hAnsi="Chaparral Pro" w:cs="ISNAD Font"/>
              <w:bCs/>
              <w:noProof/>
              <w:sz w:val="18"/>
              <w:szCs w:val="18"/>
              <w:lang w:eastAsia="tr-TR"/>
            </w:rPr>
            <w:drawing>
              <wp:inline distT="0" distB="0" distL="0" distR="0" wp14:anchorId="2281F65D" wp14:editId="6ED518A3">
                <wp:extent cx="180000" cy="18000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pic:nvPicPr>
                      <pic:blipFill>
                        <a:blip r:embed="rId7">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p w14:paraId="252023B2" w14:textId="4DFAAC57" w:rsidR="00504DD6" w:rsidRPr="00BF7135" w:rsidRDefault="00504DD6" w:rsidP="001D0005">
          <w:pPr>
            <w:jc w:val="both"/>
            <w:rPr>
              <w:rFonts w:ascii="Chaparral Pro" w:hAnsi="Chaparral Pro" w:cs="ISNAD Font"/>
              <w:sz w:val="18"/>
              <w:szCs w:val="18"/>
            </w:rPr>
          </w:pPr>
        </w:p>
      </w:tc>
      <w:tc>
        <w:tcPr>
          <w:tcW w:w="2688" w:type="dxa"/>
          <w:vMerge w:val="restart"/>
          <w:vAlign w:val="center"/>
        </w:tcPr>
        <w:p w14:paraId="448B99DA" w14:textId="25BEA475" w:rsidR="00504DD6" w:rsidRPr="00BF7135" w:rsidRDefault="00504DD6" w:rsidP="001D0005">
          <w:pPr>
            <w:jc w:val="both"/>
            <w:rPr>
              <w:rFonts w:ascii="Chaparral Pro" w:hAnsi="Chaparral Pro" w:cs="ISNAD Font"/>
              <w:sz w:val="18"/>
              <w:szCs w:val="18"/>
            </w:rPr>
          </w:pPr>
          <w:r w:rsidRPr="00BF7135">
            <w:rPr>
              <w:rFonts w:ascii="Chaparral Pro" w:eastAsia="Times New Roman" w:hAnsi="Chaparral Pro" w:cs="ISNAD Font"/>
              <w:bCs/>
              <w:sz w:val="18"/>
              <w:szCs w:val="18"/>
              <w:lang w:eastAsia="tr-TR"/>
            </w:rPr>
            <w:t>Geliş tarihi:</w:t>
          </w:r>
          <w:r w:rsidR="00AE21C0" w:rsidRPr="00BF7135">
            <w:rPr>
              <w:rFonts w:ascii="Chaparral Pro" w:eastAsia="Times New Roman" w:hAnsi="Chaparral Pro" w:cs="ISNAD Font"/>
              <w:bCs/>
              <w:sz w:val="18"/>
              <w:szCs w:val="18"/>
              <w:lang w:eastAsia="tr-TR"/>
            </w:rPr>
            <w:t xml:space="preserve"> </w:t>
          </w:r>
          <w:r w:rsidR="00BF7135" w:rsidRPr="00BF7135">
            <w:rPr>
              <w:rFonts w:ascii="Chaparral Pro" w:eastAsia="Times New Roman" w:hAnsi="Chaparral Pro"/>
              <w:bCs/>
              <w:sz w:val="18"/>
              <w:szCs w:val="18"/>
              <w:lang w:eastAsia="tr-TR"/>
            </w:rPr>
            <w:t>…</w:t>
          </w:r>
        </w:p>
        <w:p w14:paraId="249C0455" w14:textId="1EE1DC47" w:rsidR="00504DD6" w:rsidRPr="00BF7135" w:rsidRDefault="00504DD6" w:rsidP="001D0005">
          <w:pPr>
            <w:jc w:val="both"/>
            <w:rPr>
              <w:rFonts w:ascii="Chaparral Pro" w:hAnsi="Chaparral Pro" w:cs="ISNAD Font"/>
              <w:sz w:val="18"/>
              <w:szCs w:val="18"/>
            </w:rPr>
          </w:pPr>
          <w:r w:rsidRPr="00BF7135">
            <w:rPr>
              <w:rFonts w:ascii="Chaparral Pro" w:hAnsi="Chaparral Pro" w:cs="ISNAD Font"/>
              <w:bCs/>
              <w:sz w:val="18"/>
              <w:szCs w:val="18"/>
            </w:rPr>
            <w:t>Kabul tarihi:</w:t>
          </w:r>
          <w:r w:rsidR="00AE21C0" w:rsidRPr="00BF7135">
            <w:rPr>
              <w:rFonts w:ascii="Chaparral Pro" w:hAnsi="Chaparral Pro" w:cs="ISNAD Font"/>
              <w:bCs/>
              <w:sz w:val="18"/>
              <w:szCs w:val="18"/>
            </w:rPr>
            <w:t xml:space="preserve"> </w:t>
          </w:r>
          <w:r w:rsidR="00BF7135" w:rsidRPr="00BF7135">
            <w:rPr>
              <w:rFonts w:ascii="Chaparral Pro" w:hAnsi="Chaparral Pro" w:cs="ISNAD Font"/>
              <w:bCs/>
              <w:sz w:val="18"/>
              <w:szCs w:val="18"/>
            </w:rPr>
            <w:t>…</w:t>
          </w:r>
        </w:p>
      </w:tc>
    </w:tr>
    <w:tr w:rsidR="00504DD6" w:rsidRPr="00BF7135" w14:paraId="6A355286" w14:textId="77777777" w:rsidTr="00993371">
      <w:trPr>
        <w:trHeight w:val="240"/>
      </w:trPr>
      <w:tc>
        <w:tcPr>
          <w:tcW w:w="499" w:type="dxa"/>
          <w:vMerge/>
          <w:vAlign w:val="center"/>
        </w:tcPr>
        <w:p w14:paraId="6A5C0511" w14:textId="77777777" w:rsidR="00504DD6" w:rsidRPr="00BF7135" w:rsidRDefault="00504DD6" w:rsidP="001D0005">
          <w:pPr>
            <w:jc w:val="both"/>
            <w:rPr>
              <w:rFonts w:ascii="Chaparral Pro" w:eastAsia="Times New Roman" w:hAnsi="Chaparral Pro" w:cs="ISNAD Font"/>
              <w:bCs/>
              <w:noProof/>
              <w:sz w:val="18"/>
              <w:szCs w:val="18"/>
              <w:lang w:eastAsia="tr-TR"/>
            </w:rPr>
          </w:pPr>
        </w:p>
      </w:tc>
      <w:tc>
        <w:tcPr>
          <w:tcW w:w="4252" w:type="dxa"/>
        </w:tcPr>
        <w:p w14:paraId="484DBF4E" w14:textId="2852EB49" w:rsidR="00504DD6" w:rsidRPr="00BF7135" w:rsidRDefault="00504DD6" w:rsidP="003B4A34">
          <w:pPr>
            <w:jc w:val="both"/>
            <w:rPr>
              <w:rFonts w:ascii="Chaparral Pro" w:eastAsia="Times New Roman" w:hAnsi="Chaparral Pro" w:cs="ISNAD Font"/>
              <w:sz w:val="18"/>
              <w:szCs w:val="18"/>
              <w:lang w:eastAsia="tr-TR"/>
            </w:rPr>
          </w:pPr>
          <w:r w:rsidRPr="00BF7135">
            <w:rPr>
              <w:rFonts w:ascii="Chaparral Pro" w:hAnsi="Chaparral Pro" w:cs="ISNAD Font"/>
              <w:sz w:val="18"/>
              <w:szCs w:val="18"/>
            </w:rPr>
            <w:t xml:space="preserve">ROR ID: </w:t>
          </w:r>
          <w:hyperlink r:id="rId8" w:history="1">
            <w:r w:rsidR="003B4A34" w:rsidRPr="00BF7135">
              <w:rPr>
                <w:rStyle w:val="Kpr"/>
                <w:rFonts w:ascii="Chaparral Pro" w:hAnsi="Chaparral Pro"/>
                <w:sz w:val="18"/>
                <w:szCs w:val="18"/>
              </w:rPr>
              <w:t>ror.org/</w:t>
            </w:r>
            <w:r w:rsidR="00BF7135" w:rsidRPr="00BF7135">
              <w:rPr>
                <w:rStyle w:val="Kpr"/>
                <w:rFonts w:ascii="Chaparral Pro" w:hAnsi="Chaparral Pro"/>
                <w:sz w:val="18"/>
                <w:szCs w:val="18"/>
              </w:rPr>
              <w:t>…</w:t>
            </w:r>
          </w:hyperlink>
        </w:p>
      </w:tc>
      <w:tc>
        <w:tcPr>
          <w:tcW w:w="499" w:type="dxa"/>
          <w:vMerge/>
        </w:tcPr>
        <w:p w14:paraId="0AC1A1AC" w14:textId="77777777" w:rsidR="00504DD6" w:rsidRPr="00BF7135" w:rsidRDefault="00504DD6" w:rsidP="001D0005">
          <w:pPr>
            <w:jc w:val="both"/>
            <w:rPr>
              <w:rFonts w:ascii="Chaparral Pro" w:eastAsia="Times New Roman" w:hAnsi="Chaparral Pro" w:cs="ISNAD Font"/>
              <w:sz w:val="18"/>
              <w:szCs w:val="18"/>
              <w:lang w:eastAsia="tr-TR"/>
            </w:rPr>
          </w:pPr>
        </w:p>
      </w:tc>
      <w:tc>
        <w:tcPr>
          <w:tcW w:w="2688" w:type="dxa"/>
          <w:vMerge/>
        </w:tcPr>
        <w:p w14:paraId="377317FF" w14:textId="2AA86CB0" w:rsidR="00504DD6" w:rsidRPr="00BF7135" w:rsidRDefault="00504DD6" w:rsidP="001D0005">
          <w:pPr>
            <w:jc w:val="both"/>
            <w:rPr>
              <w:rFonts w:ascii="Chaparral Pro" w:eastAsia="Times New Roman" w:hAnsi="Chaparral Pro" w:cs="ISNAD Font"/>
              <w:sz w:val="18"/>
              <w:szCs w:val="18"/>
              <w:lang w:eastAsia="tr-TR"/>
            </w:rPr>
          </w:pPr>
        </w:p>
      </w:tc>
    </w:tr>
    <w:tr w:rsidR="00504DD6" w:rsidRPr="00BF7135" w14:paraId="51FE8131" w14:textId="77777777" w:rsidTr="00993371">
      <w:trPr>
        <w:trHeight w:val="240"/>
      </w:trPr>
      <w:tc>
        <w:tcPr>
          <w:tcW w:w="499" w:type="dxa"/>
          <w:vMerge/>
          <w:vAlign w:val="center"/>
        </w:tcPr>
        <w:p w14:paraId="1AABBD64" w14:textId="77777777" w:rsidR="00504DD6" w:rsidRPr="00BF7135" w:rsidRDefault="00504DD6" w:rsidP="001D0005">
          <w:pPr>
            <w:jc w:val="both"/>
            <w:rPr>
              <w:rFonts w:ascii="Chaparral Pro" w:eastAsia="Times New Roman" w:hAnsi="Chaparral Pro" w:cs="ISNAD Font"/>
              <w:bCs/>
              <w:noProof/>
              <w:sz w:val="18"/>
              <w:szCs w:val="18"/>
              <w:lang w:eastAsia="tr-TR"/>
            </w:rPr>
          </w:pPr>
        </w:p>
      </w:tc>
      <w:tc>
        <w:tcPr>
          <w:tcW w:w="4252" w:type="dxa"/>
        </w:tcPr>
        <w:p w14:paraId="2AED01A9" w14:textId="50D326E2" w:rsidR="00504DD6" w:rsidRPr="00BF7135" w:rsidRDefault="00504DD6" w:rsidP="001D0005">
          <w:pPr>
            <w:jc w:val="both"/>
            <w:rPr>
              <w:rFonts w:ascii="Chaparral Pro" w:eastAsia="Times New Roman" w:hAnsi="Chaparral Pro" w:cs="ISNAD Font"/>
              <w:sz w:val="18"/>
              <w:szCs w:val="18"/>
              <w:lang w:eastAsia="tr-TR"/>
            </w:rPr>
          </w:pPr>
          <w:r w:rsidRPr="00BF7135">
            <w:rPr>
              <w:rFonts w:ascii="Chaparral Pro" w:hAnsi="Chaparral Pro" w:cs="ISNAD Font"/>
              <w:sz w:val="18"/>
              <w:szCs w:val="18"/>
            </w:rPr>
            <w:t>DOI: …</w:t>
          </w:r>
        </w:p>
      </w:tc>
      <w:tc>
        <w:tcPr>
          <w:tcW w:w="499" w:type="dxa"/>
          <w:vMerge/>
        </w:tcPr>
        <w:p w14:paraId="328CBD46" w14:textId="77777777" w:rsidR="00504DD6" w:rsidRPr="00BF7135" w:rsidRDefault="00504DD6" w:rsidP="001D0005">
          <w:pPr>
            <w:jc w:val="both"/>
            <w:rPr>
              <w:rFonts w:ascii="Chaparral Pro" w:eastAsia="Times New Roman" w:hAnsi="Chaparral Pro" w:cs="ISNAD Font"/>
              <w:sz w:val="18"/>
              <w:szCs w:val="18"/>
              <w:lang w:eastAsia="tr-TR"/>
            </w:rPr>
          </w:pPr>
        </w:p>
      </w:tc>
      <w:tc>
        <w:tcPr>
          <w:tcW w:w="2688" w:type="dxa"/>
          <w:vMerge/>
        </w:tcPr>
        <w:p w14:paraId="043C4D77" w14:textId="77777777" w:rsidR="00504DD6" w:rsidRPr="00BF7135" w:rsidRDefault="00504DD6" w:rsidP="001D0005">
          <w:pPr>
            <w:jc w:val="both"/>
            <w:rPr>
              <w:rFonts w:ascii="Chaparral Pro" w:eastAsia="Times New Roman" w:hAnsi="Chaparral Pro" w:cs="ISNAD Font"/>
              <w:sz w:val="18"/>
              <w:szCs w:val="18"/>
              <w:lang w:eastAsia="tr-TR"/>
            </w:rPr>
          </w:pPr>
        </w:p>
      </w:tc>
    </w:tr>
  </w:tbl>
  <w:p w14:paraId="73B04D0D" w14:textId="77777777" w:rsidR="0000585E" w:rsidRPr="00BF7135" w:rsidRDefault="0000585E" w:rsidP="0000585E">
    <w:pPr>
      <w:spacing w:after="0"/>
      <w:rPr>
        <w:rFonts w:ascii="Chaparral Pro" w:hAnsi="Chaparral Pro" w:cs="ISNAD Font"/>
        <w:sz w:val="18"/>
        <w:szCs w:val="18"/>
      </w:rPr>
    </w:pPr>
  </w:p>
  <w:p w14:paraId="2CED8553" w14:textId="77373347" w:rsidR="00E7641C" w:rsidRDefault="00E7641C">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499041" w14:textId="77777777" w:rsidR="009C2B83" w:rsidRDefault="009C2B83" w:rsidP="00F94888">
      <w:pPr>
        <w:spacing w:after="0" w:line="240" w:lineRule="auto"/>
      </w:pPr>
    </w:p>
  </w:footnote>
  <w:footnote w:type="continuationSeparator" w:id="0">
    <w:p w14:paraId="07E18E9D" w14:textId="77777777" w:rsidR="009C2B83" w:rsidRDefault="009C2B83" w:rsidP="00F94888">
      <w:pPr>
        <w:spacing w:after="0" w:line="240" w:lineRule="auto"/>
      </w:pPr>
      <w:r>
        <w:continuationSeparator/>
      </w:r>
    </w:p>
  </w:footnote>
  <w:footnote w:id="1">
    <w:p w14:paraId="64981A84" w14:textId="43A414D2" w:rsidR="006F3726" w:rsidRPr="00AF641C" w:rsidRDefault="006F3726" w:rsidP="002F524B">
      <w:pPr>
        <w:pStyle w:val="AralkYok"/>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sidR="001D7418">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sidR="00BF7135">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2">
    <w:p w14:paraId="64978400" w14:textId="77777777" w:rsidR="00BF7135" w:rsidRPr="00AF641C" w:rsidRDefault="00BF7135" w:rsidP="00BF7135">
      <w:pPr>
        <w:pStyle w:val="AralkYok"/>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3">
    <w:p w14:paraId="3D286458" w14:textId="77777777" w:rsidR="00BF7135" w:rsidRPr="00AF641C" w:rsidRDefault="00BF7135" w:rsidP="00BF7135">
      <w:pPr>
        <w:pStyle w:val="AralkYok"/>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4">
    <w:p w14:paraId="53011253" w14:textId="77777777" w:rsidR="00BF7135" w:rsidRPr="00AF641C" w:rsidRDefault="00BF7135" w:rsidP="00BF7135">
      <w:pPr>
        <w:pStyle w:val="AralkYok"/>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5">
    <w:p w14:paraId="3244B3E2" w14:textId="77777777" w:rsidR="00BF7135" w:rsidRPr="00AF641C" w:rsidRDefault="00BF7135" w:rsidP="00BF7135">
      <w:pPr>
        <w:pStyle w:val="AralkYok"/>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6">
    <w:p w14:paraId="10B5AE4F" w14:textId="77777777" w:rsidR="00BF7135" w:rsidRPr="00AF641C" w:rsidRDefault="00BF7135" w:rsidP="00BF7135">
      <w:pPr>
        <w:pStyle w:val="AralkYok"/>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7">
    <w:p w14:paraId="76F568DD" w14:textId="77777777" w:rsidR="00BF7135" w:rsidRPr="00AF641C" w:rsidRDefault="00BF7135" w:rsidP="00BF7135">
      <w:pPr>
        <w:pStyle w:val="AralkYok"/>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8">
    <w:p w14:paraId="3FC4E750" w14:textId="77777777" w:rsidR="00BF7135" w:rsidRPr="00AF641C" w:rsidRDefault="00BF7135" w:rsidP="00BF7135">
      <w:pPr>
        <w:pStyle w:val="AralkYok"/>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FF0DC9" w14:textId="5D203781" w:rsidR="00164517" w:rsidRDefault="00164517" w:rsidP="0099386E">
    <w:pPr>
      <w:pStyle w:val="stBilgi"/>
      <w:jc w:val="right"/>
    </w:pPr>
  </w:p>
  <w:p w14:paraId="3E2B7747" w14:textId="37FE250F" w:rsidR="00192772" w:rsidRDefault="007E7197" w:rsidP="00452145">
    <w:pPr>
      <w:pStyle w:val="stBilgi"/>
      <w:jc w:val="right"/>
      <w:rPr>
        <w:rFonts w:ascii="Gentium Plus" w:eastAsia="Times New Roman" w:hAnsi="Gentium Plus" w:cs="Gentium Plus"/>
        <w:b/>
        <w:bCs/>
        <w:sz w:val="16"/>
        <w:szCs w:val="16"/>
        <w:lang w:eastAsia="tr-TR"/>
      </w:rPr>
    </w:pPr>
    <w:r>
      <w:rPr>
        <w:noProof/>
      </w:rPr>
      <mc:AlternateContent>
        <mc:Choice Requires="wps">
          <w:drawing>
            <wp:anchor distT="0" distB="0" distL="114300" distR="114300" simplePos="0" relativeHeight="251662336" behindDoc="0" locked="0" layoutInCell="1" allowOverlap="1" wp14:anchorId="688A6964" wp14:editId="7104DCC9">
              <wp:simplePos x="0" y="0"/>
              <wp:positionH relativeFrom="margin">
                <wp:align>center</wp:align>
              </wp:positionH>
              <wp:positionV relativeFrom="margin">
                <wp:posOffset>-568325</wp:posOffset>
              </wp:positionV>
              <wp:extent cx="3599815" cy="539750"/>
              <wp:effectExtent l="0" t="0" r="635" b="0"/>
              <wp:wrapNone/>
              <wp:docPr id="2" name="Metin Kutusu 2"/>
              <wp:cNvGraphicFramePr/>
              <a:graphic xmlns:a="http://schemas.openxmlformats.org/drawingml/2006/main">
                <a:graphicData uri="http://schemas.microsoft.com/office/word/2010/wordprocessingShape">
                  <wps:wsp>
                    <wps:cNvSpPr txBox="1"/>
                    <wps:spPr>
                      <a:xfrm>
                        <a:off x="0" y="0"/>
                        <a:ext cx="3599815" cy="539750"/>
                      </a:xfrm>
                      <a:prstGeom prst="rect">
                        <a:avLst/>
                      </a:prstGeom>
                      <a:solidFill>
                        <a:schemeClr val="lt1"/>
                      </a:solidFill>
                      <a:ln w="6350">
                        <a:noFill/>
                      </a:ln>
                    </wps:spPr>
                    <wps:txbx>
                      <w:txbxContent>
                        <w:p w14:paraId="2795386E" w14:textId="3B32CE64" w:rsidR="00BA2E8B" w:rsidRPr="00445F1F" w:rsidRDefault="005E7179" w:rsidP="004A19B6">
                          <w:pPr>
                            <w:jc w:val="center"/>
                            <w:rPr>
                              <w:rFonts w:ascii="Chaparral Pro" w:hAnsi="Chaparral Pro" w:cs="ISNAD Font"/>
                              <w:b/>
                              <w:bCs/>
                              <w:sz w:val="16"/>
                              <w:szCs w:val="16"/>
                            </w:rPr>
                          </w:pPr>
                          <w:r>
                            <w:rPr>
                              <w:rFonts w:ascii="Chaparral Pro" w:hAnsi="Chaparral Pro" w:cs="ISNAD Font"/>
                              <w:b/>
                              <w:bCs/>
                              <w:sz w:val="16"/>
                              <w:szCs w:val="16"/>
                            </w:rPr>
                            <w:t>Yazar Adı Soyad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8A6964" id="_x0000_t202" coordsize="21600,21600" o:spt="202" path="m,l,21600r21600,l21600,xe">
              <v:stroke joinstyle="miter"/>
              <v:path gradientshapeok="t" o:connecttype="rect"/>
            </v:shapetype>
            <v:shape id="Metin Kutusu 2" o:spid="_x0000_s1026" type="#_x0000_t202" style="position:absolute;left:0;text-align:left;margin-left:0;margin-top:-44.75pt;width:283.45pt;height:42.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" fillcolor="white [3201]" stroked="f" strokeweight=".5pt">
              <v:textbox>
                <w:txbxContent>
                  <w:p w14:paraId="2795386E" w14:textId="3B32CE64" w:rsidR="00BA2E8B" w:rsidRPr="00445F1F" w:rsidRDefault="005E7179" w:rsidP="004A19B6">
                    <w:pPr>
                      <w:jc w:val="center"/>
                      <w:rPr>
                        <w:rFonts w:ascii="Chaparral Pro" w:hAnsi="Chaparral Pro" w:cs="ISNAD Font"/>
                        <w:b/>
                        <w:bCs/>
                        <w:sz w:val="16"/>
                        <w:szCs w:val="16"/>
                      </w:rPr>
                    </w:pPr>
                    <w:r>
                      <w:rPr>
                        <w:rFonts w:ascii="Chaparral Pro" w:hAnsi="Chaparral Pro" w:cs="ISNAD Font"/>
                        <w:b/>
                        <w:bCs/>
                        <w:sz w:val="16"/>
                        <w:szCs w:val="16"/>
                      </w:rPr>
                      <w:t>Yazar Adı Soyadı</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4EF6F6" w14:textId="235503B0" w:rsidR="00DC6750" w:rsidRDefault="00DC675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p>
  <w:p w14:paraId="349E49F3" w14:textId="0F7B408F" w:rsidR="00DC6750" w:rsidRDefault="006067C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r>
      <w:rPr>
        <w:rFonts w:ascii="Gentium Plus" w:eastAsia="Times New Roman" w:hAnsi="Gentium Plus" w:cs="Gentium Plus"/>
        <w:b/>
        <w:bCs/>
        <w:i/>
        <w:iCs/>
        <w:noProof/>
        <w:kern w:val="32"/>
        <w:sz w:val="16"/>
        <w:szCs w:val="16"/>
        <w:lang w:eastAsia="tr-TR"/>
      </w:rPr>
      <mc:AlternateContent>
        <mc:Choice Requires="wps">
          <w:drawing>
            <wp:anchor distT="0" distB="0" distL="114300" distR="114300" simplePos="0" relativeHeight="251663360" behindDoc="0" locked="0" layoutInCell="1" allowOverlap="1" wp14:anchorId="33A0C596" wp14:editId="6296F005">
              <wp:simplePos x="0" y="0"/>
              <wp:positionH relativeFrom="margin">
                <wp:align>center</wp:align>
              </wp:positionH>
              <wp:positionV relativeFrom="paragraph">
                <wp:posOffset>91440</wp:posOffset>
              </wp:positionV>
              <wp:extent cx="5039995" cy="539750"/>
              <wp:effectExtent l="0" t="0" r="8255" b="0"/>
              <wp:wrapNone/>
              <wp:docPr id="3" name="Metin Kutusu 3"/>
              <wp:cNvGraphicFramePr/>
              <a:graphic xmlns:a="http://schemas.openxmlformats.org/drawingml/2006/main">
                <a:graphicData uri="http://schemas.microsoft.com/office/word/2010/wordprocessingShape">
                  <wps:wsp>
                    <wps:cNvSpPr txBox="1"/>
                    <wps:spPr>
                      <a:xfrm>
                        <a:off x="0" y="0"/>
                        <a:ext cx="5039995" cy="539750"/>
                      </a:xfrm>
                      <a:prstGeom prst="rect">
                        <a:avLst/>
                      </a:prstGeom>
                      <a:solidFill>
                        <a:schemeClr val="lt1"/>
                      </a:solidFill>
                      <a:ln w="6350">
                        <a:noFill/>
                      </a:ln>
                    </wps:spPr>
                    <wps:txbx>
                      <w:txbxContent>
                        <w:p w14:paraId="63AEE49E" w14:textId="2A688632" w:rsidR="00F26ED4" w:rsidRDefault="005E7179" w:rsidP="00F26ED4">
                          <w:pPr>
                            <w:jc w:val="center"/>
                            <w:rPr>
                              <w:rFonts w:ascii="Chaparral Pro" w:hAnsi="Chaparral Pro" w:cs="ISNAD Font"/>
                              <w:b/>
                              <w:bCs/>
                              <w:sz w:val="18"/>
                              <w:szCs w:val="18"/>
                            </w:rPr>
                          </w:pPr>
                          <w:r>
                            <w:rPr>
                              <w:rFonts w:ascii="Chaparral Pro" w:hAnsi="Chaparral Pro" w:cs="ISNAD Font"/>
                              <w:b/>
                              <w:bCs/>
                              <w:sz w:val="18"/>
                              <w:szCs w:val="18"/>
                            </w:rPr>
                            <w:t>Makale Ad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A0C596" id="_x0000_t202" coordsize="21600,21600" o:spt="202" path="m,l,21600r21600,l21600,xe">
              <v:stroke joinstyle="miter"/>
              <v:path gradientshapeok="t" o:connecttype="rect"/>
            </v:shapetype>
            <v:shape id="Metin Kutusu 3" o:spid="_x0000_s1027" type="#_x0000_t202" style="position:absolute;left:0;text-align:left;margin-left:0;margin-top:7.2pt;width:396.85pt;height:42.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" fillcolor="white [3201]" stroked="f" strokeweight=".5pt">
              <v:textbox>
                <w:txbxContent>
                  <w:p w14:paraId="63AEE49E" w14:textId="2A688632" w:rsidR="00F26ED4" w:rsidRDefault="005E7179" w:rsidP="00F26ED4">
                    <w:pPr>
                      <w:jc w:val="center"/>
                      <w:rPr>
                        <w:rFonts w:ascii="Chaparral Pro" w:hAnsi="Chaparral Pro" w:cs="ISNAD Font"/>
                        <w:b/>
                        <w:bCs/>
                        <w:sz w:val="18"/>
                        <w:szCs w:val="18"/>
                      </w:rPr>
                    </w:pPr>
                    <w:r>
                      <w:rPr>
                        <w:rFonts w:ascii="Chaparral Pro" w:hAnsi="Chaparral Pro" w:cs="ISNAD Font"/>
                        <w:b/>
                        <w:bCs/>
                        <w:sz w:val="18"/>
                        <w:szCs w:val="18"/>
                      </w:rPr>
                      <w:t>Makale Adı</w:t>
                    </w:r>
                  </w:p>
                </w:txbxContent>
              </v:textbox>
              <w10:wrap anchorx="margin"/>
            </v:shape>
          </w:pict>
        </mc:Fallback>
      </mc:AlternateContent>
    </w:r>
  </w:p>
  <w:p w14:paraId="6CC2F205" w14:textId="17D239AA" w:rsidR="00DC6750" w:rsidRDefault="00DC675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066E7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CC73C5"/>
    <w:multiLevelType w:val="hybridMultilevel"/>
    <w:tmpl w:val="5BFE9BA6"/>
    <w:lvl w:ilvl="0" w:tplc="DE7A6C42">
      <w:start w:val="1"/>
      <w:numFmt w:val="upperLetter"/>
      <w:lvlText w:val="%1."/>
      <w:lvlJc w:val="left"/>
      <w:pPr>
        <w:ind w:left="360" w:hanging="360"/>
      </w:pPr>
      <w:rPr>
        <w:rFonts w:ascii="Times New Roman" w:hAnsi="Times New Roman" w:cs="Times New Roman" w:hint="default"/>
        <w:b/>
        <w:color w:val="auto"/>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2" w15:restartNumberingAfterBreak="0">
    <w:nsid w:val="038E1D2C"/>
    <w:multiLevelType w:val="hybridMultilevel"/>
    <w:tmpl w:val="D798594C"/>
    <w:lvl w:ilvl="0" w:tplc="164CBCAA">
      <w:start w:val="1"/>
      <w:numFmt w:val="decimal"/>
      <w:lvlText w:val="%1)"/>
      <w:lvlJc w:val="left"/>
      <w:pPr>
        <w:ind w:left="360" w:hanging="360"/>
      </w:pPr>
      <w:rPr>
        <w:b/>
        <w:color w:val="auto"/>
      </w:rPr>
    </w:lvl>
    <w:lvl w:ilvl="1" w:tplc="041F0019">
      <w:start w:val="1"/>
      <w:numFmt w:val="decimal"/>
      <w:lvlText w:val="%2."/>
      <w:lvlJc w:val="left"/>
      <w:pPr>
        <w:tabs>
          <w:tab w:val="num" w:pos="1440"/>
        </w:tabs>
        <w:ind w:left="1440" w:hanging="360"/>
      </w:pPr>
    </w:lvl>
    <w:lvl w:ilvl="2" w:tplc="041F001B">
      <w:start w:val="1"/>
      <w:numFmt w:val="decimal"/>
      <w:lvlText w:val="%3."/>
      <w:lvlJc w:val="left"/>
      <w:pPr>
        <w:tabs>
          <w:tab w:val="num" w:pos="2160"/>
        </w:tabs>
        <w:ind w:left="2160" w:hanging="360"/>
      </w:pPr>
    </w:lvl>
    <w:lvl w:ilvl="3" w:tplc="041F000F">
      <w:start w:val="1"/>
      <w:numFmt w:val="decimal"/>
      <w:lvlText w:val="%4."/>
      <w:lvlJc w:val="left"/>
      <w:pPr>
        <w:tabs>
          <w:tab w:val="num" w:pos="2880"/>
        </w:tabs>
        <w:ind w:left="2880" w:hanging="360"/>
      </w:pPr>
    </w:lvl>
    <w:lvl w:ilvl="4" w:tplc="041F0019">
      <w:start w:val="1"/>
      <w:numFmt w:val="decimal"/>
      <w:lvlText w:val="%5."/>
      <w:lvlJc w:val="left"/>
      <w:pPr>
        <w:tabs>
          <w:tab w:val="num" w:pos="3600"/>
        </w:tabs>
        <w:ind w:left="3600" w:hanging="360"/>
      </w:pPr>
    </w:lvl>
    <w:lvl w:ilvl="5" w:tplc="041F001B">
      <w:start w:val="1"/>
      <w:numFmt w:val="decimal"/>
      <w:lvlText w:val="%6."/>
      <w:lvlJc w:val="left"/>
      <w:pPr>
        <w:tabs>
          <w:tab w:val="num" w:pos="4320"/>
        </w:tabs>
        <w:ind w:left="4320" w:hanging="360"/>
      </w:pPr>
    </w:lvl>
    <w:lvl w:ilvl="6" w:tplc="041F000F">
      <w:start w:val="1"/>
      <w:numFmt w:val="decimal"/>
      <w:lvlText w:val="%7."/>
      <w:lvlJc w:val="left"/>
      <w:pPr>
        <w:tabs>
          <w:tab w:val="num" w:pos="5040"/>
        </w:tabs>
        <w:ind w:left="5040" w:hanging="360"/>
      </w:pPr>
    </w:lvl>
    <w:lvl w:ilvl="7" w:tplc="041F0019">
      <w:start w:val="1"/>
      <w:numFmt w:val="decimal"/>
      <w:lvlText w:val="%8."/>
      <w:lvlJc w:val="left"/>
      <w:pPr>
        <w:tabs>
          <w:tab w:val="num" w:pos="5760"/>
        </w:tabs>
        <w:ind w:left="5760" w:hanging="360"/>
      </w:pPr>
    </w:lvl>
    <w:lvl w:ilvl="8" w:tplc="041F001B">
      <w:start w:val="1"/>
      <w:numFmt w:val="decimal"/>
      <w:lvlText w:val="%9."/>
      <w:lvlJc w:val="left"/>
      <w:pPr>
        <w:tabs>
          <w:tab w:val="num" w:pos="6480"/>
        </w:tabs>
        <w:ind w:left="6480" w:hanging="360"/>
      </w:pPr>
    </w:lvl>
  </w:abstractNum>
  <w:abstractNum w:abstractNumId="3" w15:restartNumberingAfterBreak="0">
    <w:nsid w:val="066509B7"/>
    <w:multiLevelType w:val="hybridMultilevel"/>
    <w:tmpl w:val="3CE805E4"/>
    <w:lvl w:ilvl="0" w:tplc="640EF90C">
      <w:start w:val="1"/>
      <w:numFmt w:val="bullet"/>
      <w:lvlText w:val=""/>
      <w:lvlJc w:val="left"/>
      <w:pPr>
        <w:tabs>
          <w:tab w:val="num" w:pos="720"/>
        </w:tabs>
        <w:ind w:left="720" w:hanging="360"/>
      </w:pPr>
      <w:rPr>
        <w:rFonts w:ascii="Wingdings" w:hAnsi="Wingdings" w:hint="default"/>
        <w:sz w:val="16"/>
        <w:szCs w:val="16"/>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982403"/>
    <w:multiLevelType w:val="hybridMultilevel"/>
    <w:tmpl w:val="9530D9D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0ED6614F"/>
    <w:multiLevelType w:val="hybridMultilevel"/>
    <w:tmpl w:val="C046C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1302354"/>
    <w:multiLevelType w:val="hybridMultilevel"/>
    <w:tmpl w:val="F8846F26"/>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11F93F79"/>
    <w:multiLevelType w:val="hybridMultilevel"/>
    <w:tmpl w:val="0C8CCB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13F54ED2"/>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9" w15:restartNumberingAfterBreak="0">
    <w:nsid w:val="19FE5347"/>
    <w:multiLevelType w:val="hybridMultilevel"/>
    <w:tmpl w:val="9FD2A8CC"/>
    <w:lvl w:ilvl="0" w:tplc="DC86C150">
      <w:start w:val="1"/>
      <w:numFmt w:val="decimal"/>
      <w:lvlText w:val="%1)"/>
      <w:lvlJc w:val="left"/>
      <w:pPr>
        <w:ind w:left="360" w:hanging="36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0" w15:restartNumberingAfterBreak="0">
    <w:nsid w:val="1B1934A9"/>
    <w:multiLevelType w:val="hybridMultilevel"/>
    <w:tmpl w:val="AFFE380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2047715B"/>
    <w:multiLevelType w:val="hybridMultilevel"/>
    <w:tmpl w:val="16762D7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26B65DD2"/>
    <w:multiLevelType w:val="multilevel"/>
    <w:tmpl w:val="193692FC"/>
    <w:lvl w:ilvl="0">
      <w:start w:val="11"/>
      <w:numFmt w:val="decimal"/>
      <w:lvlText w:val="%1."/>
      <w:lvlJc w:val="left"/>
      <w:pPr>
        <w:ind w:left="525" w:hanging="52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BA93CD6"/>
    <w:multiLevelType w:val="hybridMultilevel"/>
    <w:tmpl w:val="C53C0C36"/>
    <w:lvl w:ilvl="0" w:tplc="EC6C7F78">
      <w:start w:val="1"/>
      <w:numFmt w:val="lowerLetter"/>
      <w:lvlText w:val="%1."/>
      <w:lvlJc w:val="left"/>
      <w:pPr>
        <w:ind w:left="360" w:hanging="360"/>
      </w:pPr>
      <w:rPr>
        <w:rFonts w:hint="default"/>
        <w:color w:val="auto"/>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4" w15:restartNumberingAfterBreak="0">
    <w:nsid w:val="2BD12B7F"/>
    <w:multiLevelType w:val="hybridMultilevel"/>
    <w:tmpl w:val="B760768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C905365"/>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6" w15:restartNumberingAfterBreak="0">
    <w:nsid w:val="30D22126"/>
    <w:multiLevelType w:val="hybridMultilevel"/>
    <w:tmpl w:val="C316B0B0"/>
    <w:lvl w:ilvl="0" w:tplc="8832903C">
      <w:start w:val="1"/>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4846CAF"/>
    <w:multiLevelType w:val="hybridMultilevel"/>
    <w:tmpl w:val="53C4E6FC"/>
    <w:lvl w:ilvl="0" w:tplc="8E2005FE">
      <w:start w:val="1"/>
      <w:numFmt w:val="upperRoman"/>
      <w:lvlText w:val="%1."/>
      <w:lvlJc w:val="left"/>
      <w:pPr>
        <w:ind w:left="720" w:hanging="72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8" w15:restartNumberingAfterBreak="0">
    <w:nsid w:val="39181225"/>
    <w:multiLevelType w:val="hybridMultilevel"/>
    <w:tmpl w:val="7F382A5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3B6F622A"/>
    <w:multiLevelType w:val="hybridMultilevel"/>
    <w:tmpl w:val="52B0AEBE"/>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20" w15:restartNumberingAfterBreak="0">
    <w:nsid w:val="3C0F5ED1"/>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1" w15:restartNumberingAfterBreak="0">
    <w:nsid w:val="3DD60E77"/>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2" w15:restartNumberingAfterBreak="0">
    <w:nsid w:val="3E8237AE"/>
    <w:multiLevelType w:val="hybridMultilevel"/>
    <w:tmpl w:val="8F4CD40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3845E8C"/>
    <w:multiLevelType w:val="hybridMultilevel"/>
    <w:tmpl w:val="E26CEA5E"/>
    <w:lvl w:ilvl="0" w:tplc="D4F68892">
      <w:start w:val="4"/>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3A54B66"/>
    <w:multiLevelType w:val="hybridMultilevel"/>
    <w:tmpl w:val="588AFE36"/>
    <w:lvl w:ilvl="0" w:tplc="BE8CB1A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5" w15:restartNumberingAfterBreak="0">
    <w:nsid w:val="442740B3"/>
    <w:multiLevelType w:val="hybridMultilevel"/>
    <w:tmpl w:val="F3B4EB54"/>
    <w:lvl w:ilvl="0" w:tplc="3AAC382A">
      <w:start w:val="1"/>
      <w:numFmt w:val="upperLetter"/>
      <w:lvlText w:val="%1."/>
      <w:lvlJc w:val="left"/>
      <w:pPr>
        <w:ind w:left="360" w:hanging="36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6" w15:restartNumberingAfterBreak="0">
    <w:nsid w:val="47606ED8"/>
    <w:multiLevelType w:val="multilevel"/>
    <w:tmpl w:val="5A9EC33E"/>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27" w15:restartNumberingAfterBreak="0">
    <w:nsid w:val="4B9C7728"/>
    <w:multiLevelType w:val="multilevel"/>
    <w:tmpl w:val="C1185E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BD039A7"/>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9" w15:restartNumberingAfterBreak="0">
    <w:nsid w:val="4E000963"/>
    <w:multiLevelType w:val="hybridMultilevel"/>
    <w:tmpl w:val="34E230E2"/>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4E92002F"/>
    <w:multiLevelType w:val="hybridMultilevel"/>
    <w:tmpl w:val="7312F9CA"/>
    <w:lvl w:ilvl="0" w:tplc="9C644006">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4EF95DC3"/>
    <w:multiLevelType w:val="hybridMultilevel"/>
    <w:tmpl w:val="BC8A8050"/>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32" w15:restartNumberingAfterBreak="0">
    <w:nsid w:val="505931BF"/>
    <w:multiLevelType w:val="hybridMultilevel"/>
    <w:tmpl w:val="0284C2F6"/>
    <w:lvl w:ilvl="0" w:tplc="6594537A">
      <w:start w:val="1"/>
      <w:numFmt w:val="low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3" w15:restartNumberingAfterBreak="0">
    <w:nsid w:val="58E22CA9"/>
    <w:multiLevelType w:val="multilevel"/>
    <w:tmpl w:val="F320A4F6"/>
    <w:lvl w:ilvl="0">
      <w:start w:val="1"/>
      <w:numFmt w:val="decimal"/>
      <w:lvlText w:val="%1."/>
      <w:lvlJc w:val="left"/>
      <w:pPr>
        <w:ind w:left="720" w:hanging="360"/>
      </w:pPr>
      <w:rPr>
        <w:rFonts w:ascii="ISNAD Font" w:eastAsiaTheme="majorEastAsia" w:hAnsi="ISNAD Font" w:cs="ISNAD Fon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91B21F8"/>
    <w:multiLevelType w:val="hybridMultilevel"/>
    <w:tmpl w:val="71A40332"/>
    <w:lvl w:ilvl="0" w:tplc="1102EEEE">
      <w:start w:val="1"/>
      <w:numFmt w:val="decimal"/>
      <w:lvlText w:val="%1."/>
      <w:lvlJc w:val="left"/>
      <w:pPr>
        <w:ind w:left="720"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5" w15:restartNumberingAfterBreak="0">
    <w:nsid w:val="5A2765FA"/>
    <w:multiLevelType w:val="hybridMultilevel"/>
    <w:tmpl w:val="3A3202B6"/>
    <w:lvl w:ilvl="0" w:tplc="AACCD364">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6" w15:restartNumberingAfterBreak="0">
    <w:nsid w:val="5A41356C"/>
    <w:multiLevelType w:val="hybridMultilevel"/>
    <w:tmpl w:val="3DECF362"/>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60D7580D"/>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38" w15:restartNumberingAfterBreak="0">
    <w:nsid w:val="61ED13B9"/>
    <w:multiLevelType w:val="hybridMultilevel"/>
    <w:tmpl w:val="B8C0333A"/>
    <w:lvl w:ilvl="0" w:tplc="562647F2">
      <w:start w:val="1"/>
      <w:numFmt w:val="upperLetter"/>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9" w15:restartNumberingAfterBreak="0">
    <w:nsid w:val="6E9529F3"/>
    <w:multiLevelType w:val="hybridMultilevel"/>
    <w:tmpl w:val="F80813E2"/>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40" w15:restartNumberingAfterBreak="0">
    <w:nsid w:val="6F904915"/>
    <w:multiLevelType w:val="multilevel"/>
    <w:tmpl w:val="C0423A46"/>
    <w:lvl w:ilvl="0">
      <w:start w:val="6"/>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1" w15:restartNumberingAfterBreak="0">
    <w:nsid w:val="7050788F"/>
    <w:multiLevelType w:val="hybridMultilevel"/>
    <w:tmpl w:val="AFFE380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2" w15:restartNumberingAfterBreak="0">
    <w:nsid w:val="72E50DEE"/>
    <w:multiLevelType w:val="hybridMultilevel"/>
    <w:tmpl w:val="150CF2B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3" w15:restartNumberingAfterBreak="0">
    <w:nsid w:val="73124A77"/>
    <w:multiLevelType w:val="multilevel"/>
    <w:tmpl w:val="3BC0C54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4B33C2E"/>
    <w:multiLevelType w:val="hybridMultilevel"/>
    <w:tmpl w:val="F80813E2"/>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45" w15:restartNumberingAfterBreak="0">
    <w:nsid w:val="755A3E00"/>
    <w:multiLevelType w:val="multilevel"/>
    <w:tmpl w:val="9A66B8DE"/>
    <w:lvl w:ilvl="0">
      <w:start w:val="6"/>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7C473AD"/>
    <w:multiLevelType w:val="hybridMultilevel"/>
    <w:tmpl w:val="2B34EE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7" w15:restartNumberingAfterBreak="0">
    <w:nsid w:val="7D6A1582"/>
    <w:multiLevelType w:val="hybridMultilevel"/>
    <w:tmpl w:val="BFC44DC0"/>
    <w:lvl w:ilvl="0" w:tplc="3760EC9E">
      <w:start w:val="1"/>
      <w:numFmt w:val="decimal"/>
      <w:lvlText w:val="%1."/>
      <w:lvlJc w:val="left"/>
      <w:pPr>
        <w:ind w:left="720"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3"/>
  </w:num>
  <w:num w:numId="5">
    <w:abstractNumId w:val="13"/>
  </w:num>
  <w:num w:numId="6">
    <w:abstractNumId w:val="47"/>
  </w:num>
  <w:num w:numId="7">
    <w:abstractNumId w:val="1"/>
  </w:num>
  <w:num w:numId="8">
    <w:abstractNumId w:val="6"/>
  </w:num>
  <w:num w:numId="9">
    <w:abstractNumId w:val="17"/>
  </w:num>
  <w:num w:numId="10">
    <w:abstractNumId w:val="14"/>
  </w:num>
  <w:num w:numId="11">
    <w:abstractNumId w:val="25"/>
  </w:num>
  <w:num w:numId="12">
    <w:abstractNumId w:val="9"/>
  </w:num>
  <w:num w:numId="13">
    <w:abstractNumId w:val="0"/>
  </w:num>
  <w:num w:numId="14">
    <w:abstractNumId w:val="38"/>
  </w:num>
  <w:num w:numId="15">
    <w:abstractNumId w:val="24"/>
  </w:num>
  <w:num w:numId="16">
    <w:abstractNumId w:val="26"/>
  </w:num>
  <w:num w:numId="17">
    <w:abstractNumId w:val="35"/>
  </w:num>
  <w:num w:numId="18">
    <w:abstractNumId w:val="32"/>
  </w:num>
  <w:num w:numId="19">
    <w:abstractNumId w:val="4"/>
  </w:num>
  <w:num w:numId="20">
    <w:abstractNumId w:val="22"/>
  </w:num>
  <w:num w:numId="21">
    <w:abstractNumId w:val="8"/>
  </w:num>
  <w:num w:numId="22">
    <w:abstractNumId w:val="15"/>
  </w:num>
  <w:num w:numId="23">
    <w:abstractNumId w:val="5"/>
  </w:num>
  <w:num w:numId="24">
    <w:abstractNumId w:val="20"/>
  </w:num>
  <w:num w:numId="25">
    <w:abstractNumId w:val="11"/>
  </w:num>
  <w:num w:numId="26">
    <w:abstractNumId w:val="28"/>
  </w:num>
  <w:num w:numId="27">
    <w:abstractNumId w:val="29"/>
  </w:num>
  <w:num w:numId="28">
    <w:abstractNumId w:val="18"/>
  </w:num>
  <w:num w:numId="29">
    <w:abstractNumId w:val="41"/>
  </w:num>
  <w:num w:numId="30">
    <w:abstractNumId w:val="10"/>
  </w:num>
  <w:num w:numId="31">
    <w:abstractNumId w:val="16"/>
  </w:num>
  <w:num w:numId="32">
    <w:abstractNumId w:val="36"/>
  </w:num>
  <w:num w:numId="33">
    <w:abstractNumId w:val="21"/>
  </w:num>
  <w:num w:numId="34">
    <w:abstractNumId w:val="46"/>
  </w:num>
  <w:num w:numId="35">
    <w:abstractNumId w:val="37"/>
  </w:num>
  <w:num w:numId="36">
    <w:abstractNumId w:val="42"/>
  </w:num>
  <w:num w:numId="37">
    <w:abstractNumId w:val="7"/>
  </w:num>
  <w:num w:numId="38">
    <w:abstractNumId w:val="3"/>
  </w:num>
  <w:num w:numId="39">
    <w:abstractNumId w:val="33"/>
  </w:num>
  <w:num w:numId="40">
    <w:abstractNumId w:val="27"/>
  </w:num>
  <w:num w:numId="41">
    <w:abstractNumId w:val="33"/>
    <w:lvlOverride w:ilvl="0">
      <w:startOverride w:val="1"/>
    </w:lvlOverride>
  </w:num>
  <w:num w:numId="42">
    <w:abstractNumId w:val="40"/>
  </w:num>
  <w:num w:numId="43">
    <w:abstractNumId w:val="45"/>
  </w:num>
  <w:num w:numId="44">
    <w:abstractNumId w:val="30"/>
  </w:num>
  <w:num w:numId="45">
    <w:abstractNumId w:val="12"/>
  </w:num>
  <w:num w:numId="46">
    <w:abstractNumId w:val="43"/>
  </w:num>
  <w:num w:numId="47">
    <w:abstractNumId w:val="31"/>
  </w:num>
  <w:num w:numId="48">
    <w:abstractNumId w:val="19"/>
  </w:num>
  <w:num w:numId="49">
    <w:abstractNumId w:val="44"/>
  </w:num>
  <w:num w:numId="5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D14"/>
    <w:rsid w:val="000055CD"/>
    <w:rsid w:val="0000585E"/>
    <w:rsid w:val="000075FF"/>
    <w:rsid w:val="00010EAE"/>
    <w:rsid w:val="00010FA1"/>
    <w:rsid w:val="00014598"/>
    <w:rsid w:val="00026859"/>
    <w:rsid w:val="00033800"/>
    <w:rsid w:val="000363AF"/>
    <w:rsid w:val="00037CEB"/>
    <w:rsid w:val="00044EA6"/>
    <w:rsid w:val="00044EBE"/>
    <w:rsid w:val="0005135C"/>
    <w:rsid w:val="00051FDE"/>
    <w:rsid w:val="000520CA"/>
    <w:rsid w:val="00053BC3"/>
    <w:rsid w:val="00057273"/>
    <w:rsid w:val="00061D24"/>
    <w:rsid w:val="00063510"/>
    <w:rsid w:val="00064C28"/>
    <w:rsid w:val="000819F3"/>
    <w:rsid w:val="000843F4"/>
    <w:rsid w:val="00090743"/>
    <w:rsid w:val="00097D10"/>
    <w:rsid w:val="000A0052"/>
    <w:rsid w:val="000A0AA3"/>
    <w:rsid w:val="000A36BF"/>
    <w:rsid w:val="000A431F"/>
    <w:rsid w:val="000B2807"/>
    <w:rsid w:val="000B6299"/>
    <w:rsid w:val="000D06D6"/>
    <w:rsid w:val="000D228E"/>
    <w:rsid w:val="000D570E"/>
    <w:rsid w:val="000E12CF"/>
    <w:rsid w:val="000F5A23"/>
    <w:rsid w:val="000F7CA6"/>
    <w:rsid w:val="00102C5C"/>
    <w:rsid w:val="00103451"/>
    <w:rsid w:val="00112006"/>
    <w:rsid w:val="00114D19"/>
    <w:rsid w:val="00114FF5"/>
    <w:rsid w:val="00116588"/>
    <w:rsid w:val="00120AD6"/>
    <w:rsid w:val="00121F9F"/>
    <w:rsid w:val="001267C9"/>
    <w:rsid w:val="00132E4F"/>
    <w:rsid w:val="001358FF"/>
    <w:rsid w:val="001371B8"/>
    <w:rsid w:val="001418A2"/>
    <w:rsid w:val="00142D97"/>
    <w:rsid w:val="001469C6"/>
    <w:rsid w:val="0015078E"/>
    <w:rsid w:val="001514A6"/>
    <w:rsid w:val="00152E5C"/>
    <w:rsid w:val="00154C94"/>
    <w:rsid w:val="001554B0"/>
    <w:rsid w:val="00156D1D"/>
    <w:rsid w:val="00163D6D"/>
    <w:rsid w:val="00164517"/>
    <w:rsid w:val="00171124"/>
    <w:rsid w:val="001763C9"/>
    <w:rsid w:val="00176805"/>
    <w:rsid w:val="00183136"/>
    <w:rsid w:val="00191BD0"/>
    <w:rsid w:val="00192772"/>
    <w:rsid w:val="001A12D5"/>
    <w:rsid w:val="001A1AB9"/>
    <w:rsid w:val="001B3DF0"/>
    <w:rsid w:val="001B401C"/>
    <w:rsid w:val="001B4C27"/>
    <w:rsid w:val="001B5232"/>
    <w:rsid w:val="001B6A49"/>
    <w:rsid w:val="001B7EB9"/>
    <w:rsid w:val="001C2DD7"/>
    <w:rsid w:val="001C4449"/>
    <w:rsid w:val="001D0005"/>
    <w:rsid w:val="001D3D9E"/>
    <w:rsid w:val="001D43BB"/>
    <w:rsid w:val="001D7418"/>
    <w:rsid w:val="001F2390"/>
    <w:rsid w:val="001F4066"/>
    <w:rsid w:val="001F70B9"/>
    <w:rsid w:val="00202B09"/>
    <w:rsid w:val="00202B9F"/>
    <w:rsid w:val="00203CCC"/>
    <w:rsid w:val="0020636F"/>
    <w:rsid w:val="002063F0"/>
    <w:rsid w:val="00210E0C"/>
    <w:rsid w:val="0021429E"/>
    <w:rsid w:val="002144A8"/>
    <w:rsid w:val="00215525"/>
    <w:rsid w:val="0023133F"/>
    <w:rsid w:val="0023206C"/>
    <w:rsid w:val="002352B8"/>
    <w:rsid w:val="0024121E"/>
    <w:rsid w:val="00242651"/>
    <w:rsid w:val="002574F2"/>
    <w:rsid w:val="00263813"/>
    <w:rsid w:val="002660B3"/>
    <w:rsid w:val="002738A6"/>
    <w:rsid w:val="00274A55"/>
    <w:rsid w:val="0028098A"/>
    <w:rsid w:val="00282549"/>
    <w:rsid w:val="002838C0"/>
    <w:rsid w:val="00285E4C"/>
    <w:rsid w:val="00287ABB"/>
    <w:rsid w:val="00295ED6"/>
    <w:rsid w:val="002B0E9C"/>
    <w:rsid w:val="002B11CA"/>
    <w:rsid w:val="002B210A"/>
    <w:rsid w:val="002C2D75"/>
    <w:rsid w:val="002C3D06"/>
    <w:rsid w:val="002C4666"/>
    <w:rsid w:val="002C4E28"/>
    <w:rsid w:val="002D3190"/>
    <w:rsid w:val="002D687B"/>
    <w:rsid w:val="002D7FE9"/>
    <w:rsid w:val="002E2DC8"/>
    <w:rsid w:val="002E510C"/>
    <w:rsid w:val="002E5204"/>
    <w:rsid w:val="002E560E"/>
    <w:rsid w:val="002F2267"/>
    <w:rsid w:val="002F524B"/>
    <w:rsid w:val="002F7D58"/>
    <w:rsid w:val="00300B6F"/>
    <w:rsid w:val="003023AC"/>
    <w:rsid w:val="00302F0E"/>
    <w:rsid w:val="00303C2F"/>
    <w:rsid w:val="00305B36"/>
    <w:rsid w:val="00306653"/>
    <w:rsid w:val="00315A42"/>
    <w:rsid w:val="00324500"/>
    <w:rsid w:val="003255D4"/>
    <w:rsid w:val="00342786"/>
    <w:rsid w:val="00343436"/>
    <w:rsid w:val="00346285"/>
    <w:rsid w:val="0035143C"/>
    <w:rsid w:val="003539A1"/>
    <w:rsid w:val="003541AC"/>
    <w:rsid w:val="003550EE"/>
    <w:rsid w:val="00356286"/>
    <w:rsid w:val="00356796"/>
    <w:rsid w:val="0036456F"/>
    <w:rsid w:val="00365959"/>
    <w:rsid w:val="0036652E"/>
    <w:rsid w:val="00376120"/>
    <w:rsid w:val="0038324C"/>
    <w:rsid w:val="003865C3"/>
    <w:rsid w:val="00387FF7"/>
    <w:rsid w:val="003A0346"/>
    <w:rsid w:val="003A0524"/>
    <w:rsid w:val="003A288D"/>
    <w:rsid w:val="003A4354"/>
    <w:rsid w:val="003A7386"/>
    <w:rsid w:val="003B4A34"/>
    <w:rsid w:val="003B57A7"/>
    <w:rsid w:val="003B624B"/>
    <w:rsid w:val="003B6C8F"/>
    <w:rsid w:val="003C680D"/>
    <w:rsid w:val="003C6F83"/>
    <w:rsid w:val="003D1345"/>
    <w:rsid w:val="003D6532"/>
    <w:rsid w:val="003D7D9E"/>
    <w:rsid w:val="003E3152"/>
    <w:rsid w:val="003E3BB1"/>
    <w:rsid w:val="003E614B"/>
    <w:rsid w:val="003F059B"/>
    <w:rsid w:val="004024DF"/>
    <w:rsid w:val="004040D0"/>
    <w:rsid w:val="0040523F"/>
    <w:rsid w:val="00405E4E"/>
    <w:rsid w:val="00411D77"/>
    <w:rsid w:val="00412AF4"/>
    <w:rsid w:val="00414975"/>
    <w:rsid w:val="00420E06"/>
    <w:rsid w:val="00441177"/>
    <w:rsid w:val="00442B85"/>
    <w:rsid w:val="00445F1F"/>
    <w:rsid w:val="00447D18"/>
    <w:rsid w:val="00452145"/>
    <w:rsid w:val="00453C67"/>
    <w:rsid w:val="0046000E"/>
    <w:rsid w:val="0046127F"/>
    <w:rsid w:val="00470B43"/>
    <w:rsid w:val="00473D0F"/>
    <w:rsid w:val="00473F03"/>
    <w:rsid w:val="004752A4"/>
    <w:rsid w:val="0048326B"/>
    <w:rsid w:val="00487D6B"/>
    <w:rsid w:val="004907E1"/>
    <w:rsid w:val="00491BA7"/>
    <w:rsid w:val="00492581"/>
    <w:rsid w:val="0049427F"/>
    <w:rsid w:val="004A0D89"/>
    <w:rsid w:val="004A19B6"/>
    <w:rsid w:val="004B21A8"/>
    <w:rsid w:val="004B2CED"/>
    <w:rsid w:val="004B431C"/>
    <w:rsid w:val="004B597F"/>
    <w:rsid w:val="004B5D20"/>
    <w:rsid w:val="004B6035"/>
    <w:rsid w:val="004B6696"/>
    <w:rsid w:val="004C2B0C"/>
    <w:rsid w:val="004C4622"/>
    <w:rsid w:val="004D57F5"/>
    <w:rsid w:val="004E6941"/>
    <w:rsid w:val="004F02EB"/>
    <w:rsid w:val="00504DD6"/>
    <w:rsid w:val="00504ED3"/>
    <w:rsid w:val="005065B7"/>
    <w:rsid w:val="00514D23"/>
    <w:rsid w:val="005159CB"/>
    <w:rsid w:val="0051694B"/>
    <w:rsid w:val="00517A08"/>
    <w:rsid w:val="00520A76"/>
    <w:rsid w:val="00521B2E"/>
    <w:rsid w:val="005247FF"/>
    <w:rsid w:val="00543121"/>
    <w:rsid w:val="0054398C"/>
    <w:rsid w:val="00546297"/>
    <w:rsid w:val="0054774B"/>
    <w:rsid w:val="00547F6A"/>
    <w:rsid w:val="00552945"/>
    <w:rsid w:val="00552AC9"/>
    <w:rsid w:val="00560111"/>
    <w:rsid w:val="00572348"/>
    <w:rsid w:val="00577CAB"/>
    <w:rsid w:val="005835C0"/>
    <w:rsid w:val="005875F5"/>
    <w:rsid w:val="00590D16"/>
    <w:rsid w:val="00591FD8"/>
    <w:rsid w:val="005A19E4"/>
    <w:rsid w:val="005A3D14"/>
    <w:rsid w:val="005A64F5"/>
    <w:rsid w:val="005A72D8"/>
    <w:rsid w:val="005B7F58"/>
    <w:rsid w:val="005C6027"/>
    <w:rsid w:val="005C70E6"/>
    <w:rsid w:val="005D5E00"/>
    <w:rsid w:val="005E211D"/>
    <w:rsid w:val="005E7179"/>
    <w:rsid w:val="006014A6"/>
    <w:rsid w:val="00604682"/>
    <w:rsid w:val="00604D59"/>
    <w:rsid w:val="00605513"/>
    <w:rsid w:val="006067C0"/>
    <w:rsid w:val="00607873"/>
    <w:rsid w:val="006108BF"/>
    <w:rsid w:val="00610E5A"/>
    <w:rsid w:val="00612713"/>
    <w:rsid w:val="00616687"/>
    <w:rsid w:val="006219D3"/>
    <w:rsid w:val="00622F70"/>
    <w:rsid w:val="006234EC"/>
    <w:rsid w:val="0063624E"/>
    <w:rsid w:val="006439C2"/>
    <w:rsid w:val="0065128D"/>
    <w:rsid w:val="00652D20"/>
    <w:rsid w:val="00653236"/>
    <w:rsid w:val="00654B19"/>
    <w:rsid w:val="0065612F"/>
    <w:rsid w:val="00675C6A"/>
    <w:rsid w:val="00676471"/>
    <w:rsid w:val="00677584"/>
    <w:rsid w:val="006775B9"/>
    <w:rsid w:val="006815AF"/>
    <w:rsid w:val="00682937"/>
    <w:rsid w:val="006866CF"/>
    <w:rsid w:val="0068737A"/>
    <w:rsid w:val="0069107C"/>
    <w:rsid w:val="00697E6B"/>
    <w:rsid w:val="006A3971"/>
    <w:rsid w:val="006A74EC"/>
    <w:rsid w:val="006A7747"/>
    <w:rsid w:val="006B25E9"/>
    <w:rsid w:val="006B3B72"/>
    <w:rsid w:val="006B6F2B"/>
    <w:rsid w:val="006C0050"/>
    <w:rsid w:val="006C00BB"/>
    <w:rsid w:val="006C7039"/>
    <w:rsid w:val="006D1212"/>
    <w:rsid w:val="006D13FC"/>
    <w:rsid w:val="006D193E"/>
    <w:rsid w:val="006D30FC"/>
    <w:rsid w:val="006D3CB8"/>
    <w:rsid w:val="006D4EC7"/>
    <w:rsid w:val="006D5B32"/>
    <w:rsid w:val="006D6D96"/>
    <w:rsid w:val="006D6E27"/>
    <w:rsid w:val="006E6933"/>
    <w:rsid w:val="006E738E"/>
    <w:rsid w:val="006F2085"/>
    <w:rsid w:val="006F3726"/>
    <w:rsid w:val="006F5DCE"/>
    <w:rsid w:val="006F748E"/>
    <w:rsid w:val="00706088"/>
    <w:rsid w:val="00707763"/>
    <w:rsid w:val="00713FCF"/>
    <w:rsid w:val="00714574"/>
    <w:rsid w:val="007201F3"/>
    <w:rsid w:val="00723987"/>
    <w:rsid w:val="00725C73"/>
    <w:rsid w:val="007266EF"/>
    <w:rsid w:val="007277B6"/>
    <w:rsid w:val="00731DA0"/>
    <w:rsid w:val="00733CF8"/>
    <w:rsid w:val="007406CC"/>
    <w:rsid w:val="00741CBD"/>
    <w:rsid w:val="00745251"/>
    <w:rsid w:val="00750C91"/>
    <w:rsid w:val="0075154A"/>
    <w:rsid w:val="00751849"/>
    <w:rsid w:val="00756397"/>
    <w:rsid w:val="007628F2"/>
    <w:rsid w:val="007645D0"/>
    <w:rsid w:val="00764C20"/>
    <w:rsid w:val="007677EA"/>
    <w:rsid w:val="00767E61"/>
    <w:rsid w:val="00773AA4"/>
    <w:rsid w:val="007753F6"/>
    <w:rsid w:val="007756B4"/>
    <w:rsid w:val="00784843"/>
    <w:rsid w:val="007855ED"/>
    <w:rsid w:val="00786CFB"/>
    <w:rsid w:val="007873F9"/>
    <w:rsid w:val="0078781C"/>
    <w:rsid w:val="007947F6"/>
    <w:rsid w:val="00797068"/>
    <w:rsid w:val="007A02AF"/>
    <w:rsid w:val="007A0A41"/>
    <w:rsid w:val="007A7720"/>
    <w:rsid w:val="007A7ED7"/>
    <w:rsid w:val="007B0F5A"/>
    <w:rsid w:val="007B2DAB"/>
    <w:rsid w:val="007B5131"/>
    <w:rsid w:val="007C0675"/>
    <w:rsid w:val="007C3028"/>
    <w:rsid w:val="007C33A8"/>
    <w:rsid w:val="007C5CA0"/>
    <w:rsid w:val="007D0644"/>
    <w:rsid w:val="007D5032"/>
    <w:rsid w:val="007D7D33"/>
    <w:rsid w:val="007E7197"/>
    <w:rsid w:val="007F06FD"/>
    <w:rsid w:val="007F0903"/>
    <w:rsid w:val="008027EA"/>
    <w:rsid w:val="00805C85"/>
    <w:rsid w:val="00813478"/>
    <w:rsid w:val="00824EB0"/>
    <w:rsid w:val="00826B78"/>
    <w:rsid w:val="00827C55"/>
    <w:rsid w:val="00831211"/>
    <w:rsid w:val="00840096"/>
    <w:rsid w:val="0084168E"/>
    <w:rsid w:val="00843328"/>
    <w:rsid w:val="0084460C"/>
    <w:rsid w:val="008548FC"/>
    <w:rsid w:val="00855F8C"/>
    <w:rsid w:val="00862A8E"/>
    <w:rsid w:val="008637BB"/>
    <w:rsid w:val="00863A02"/>
    <w:rsid w:val="00863E1F"/>
    <w:rsid w:val="0086683C"/>
    <w:rsid w:val="00887202"/>
    <w:rsid w:val="00893666"/>
    <w:rsid w:val="008944BB"/>
    <w:rsid w:val="008A271E"/>
    <w:rsid w:val="008A3F0B"/>
    <w:rsid w:val="008B2835"/>
    <w:rsid w:val="008B3602"/>
    <w:rsid w:val="008B7922"/>
    <w:rsid w:val="008C5486"/>
    <w:rsid w:val="008C57F0"/>
    <w:rsid w:val="008C7061"/>
    <w:rsid w:val="008D1326"/>
    <w:rsid w:val="008D62BB"/>
    <w:rsid w:val="008D6DAB"/>
    <w:rsid w:val="008E0696"/>
    <w:rsid w:val="008F6B0D"/>
    <w:rsid w:val="00907224"/>
    <w:rsid w:val="00907CAC"/>
    <w:rsid w:val="009101D1"/>
    <w:rsid w:val="0091481A"/>
    <w:rsid w:val="00916160"/>
    <w:rsid w:val="00926EBD"/>
    <w:rsid w:val="00931763"/>
    <w:rsid w:val="00934353"/>
    <w:rsid w:val="009351C0"/>
    <w:rsid w:val="0093773F"/>
    <w:rsid w:val="00937C8E"/>
    <w:rsid w:val="00941488"/>
    <w:rsid w:val="00941C50"/>
    <w:rsid w:val="00950507"/>
    <w:rsid w:val="00950C5E"/>
    <w:rsid w:val="00951E88"/>
    <w:rsid w:val="0096145B"/>
    <w:rsid w:val="00963C34"/>
    <w:rsid w:val="00964BBD"/>
    <w:rsid w:val="00971871"/>
    <w:rsid w:val="009752CF"/>
    <w:rsid w:val="00975B60"/>
    <w:rsid w:val="009766E3"/>
    <w:rsid w:val="0098098E"/>
    <w:rsid w:val="009846EB"/>
    <w:rsid w:val="00987C71"/>
    <w:rsid w:val="00990D8D"/>
    <w:rsid w:val="00990F8D"/>
    <w:rsid w:val="00991E15"/>
    <w:rsid w:val="00993371"/>
    <w:rsid w:val="0099386E"/>
    <w:rsid w:val="009A14E6"/>
    <w:rsid w:val="009A2350"/>
    <w:rsid w:val="009A3D65"/>
    <w:rsid w:val="009A47A2"/>
    <w:rsid w:val="009B1422"/>
    <w:rsid w:val="009B5B04"/>
    <w:rsid w:val="009C052E"/>
    <w:rsid w:val="009C0832"/>
    <w:rsid w:val="009C2B83"/>
    <w:rsid w:val="009C51A2"/>
    <w:rsid w:val="009C7200"/>
    <w:rsid w:val="009D0EA8"/>
    <w:rsid w:val="009D2444"/>
    <w:rsid w:val="009D2A8A"/>
    <w:rsid w:val="009D47D8"/>
    <w:rsid w:val="009D495E"/>
    <w:rsid w:val="009D5F17"/>
    <w:rsid w:val="009E437E"/>
    <w:rsid w:val="009E4DFA"/>
    <w:rsid w:val="009E655B"/>
    <w:rsid w:val="009F02E8"/>
    <w:rsid w:val="009F2296"/>
    <w:rsid w:val="009F51FE"/>
    <w:rsid w:val="009F62E2"/>
    <w:rsid w:val="009F786B"/>
    <w:rsid w:val="00A03F2E"/>
    <w:rsid w:val="00A12CA1"/>
    <w:rsid w:val="00A27F24"/>
    <w:rsid w:val="00A37D8C"/>
    <w:rsid w:val="00A5446B"/>
    <w:rsid w:val="00A55E22"/>
    <w:rsid w:val="00A60B32"/>
    <w:rsid w:val="00A64C79"/>
    <w:rsid w:val="00A82D9E"/>
    <w:rsid w:val="00A86E9D"/>
    <w:rsid w:val="00A90468"/>
    <w:rsid w:val="00A9276D"/>
    <w:rsid w:val="00A95BCD"/>
    <w:rsid w:val="00A96211"/>
    <w:rsid w:val="00A96C85"/>
    <w:rsid w:val="00AA0F75"/>
    <w:rsid w:val="00AA1680"/>
    <w:rsid w:val="00AB0189"/>
    <w:rsid w:val="00AB3614"/>
    <w:rsid w:val="00AB3F52"/>
    <w:rsid w:val="00AC07DA"/>
    <w:rsid w:val="00AC3C64"/>
    <w:rsid w:val="00AC7201"/>
    <w:rsid w:val="00AD3007"/>
    <w:rsid w:val="00AE21C0"/>
    <w:rsid w:val="00AE2F1E"/>
    <w:rsid w:val="00AE66C8"/>
    <w:rsid w:val="00AE7E97"/>
    <w:rsid w:val="00AE7EF2"/>
    <w:rsid w:val="00AF641C"/>
    <w:rsid w:val="00AF65F6"/>
    <w:rsid w:val="00B01F1E"/>
    <w:rsid w:val="00B0222E"/>
    <w:rsid w:val="00B0392D"/>
    <w:rsid w:val="00B10F94"/>
    <w:rsid w:val="00B14AC2"/>
    <w:rsid w:val="00B160B4"/>
    <w:rsid w:val="00B17E67"/>
    <w:rsid w:val="00B210D7"/>
    <w:rsid w:val="00B211F8"/>
    <w:rsid w:val="00B21850"/>
    <w:rsid w:val="00B318F8"/>
    <w:rsid w:val="00B35748"/>
    <w:rsid w:val="00B36A75"/>
    <w:rsid w:val="00B47E04"/>
    <w:rsid w:val="00B56B6A"/>
    <w:rsid w:val="00B6329B"/>
    <w:rsid w:val="00B63973"/>
    <w:rsid w:val="00B64113"/>
    <w:rsid w:val="00B64EDB"/>
    <w:rsid w:val="00B723AD"/>
    <w:rsid w:val="00B75A5B"/>
    <w:rsid w:val="00B87597"/>
    <w:rsid w:val="00B90DE3"/>
    <w:rsid w:val="00BA2E24"/>
    <w:rsid w:val="00BA2E8B"/>
    <w:rsid w:val="00BA5652"/>
    <w:rsid w:val="00BB462F"/>
    <w:rsid w:val="00BC4DFD"/>
    <w:rsid w:val="00BC5F13"/>
    <w:rsid w:val="00BD3926"/>
    <w:rsid w:val="00BD3C45"/>
    <w:rsid w:val="00BD7814"/>
    <w:rsid w:val="00BE60B0"/>
    <w:rsid w:val="00BF4D94"/>
    <w:rsid w:val="00BF6722"/>
    <w:rsid w:val="00BF7135"/>
    <w:rsid w:val="00C10C9B"/>
    <w:rsid w:val="00C13173"/>
    <w:rsid w:val="00C14B38"/>
    <w:rsid w:val="00C160B0"/>
    <w:rsid w:val="00C20A7D"/>
    <w:rsid w:val="00C22769"/>
    <w:rsid w:val="00C31435"/>
    <w:rsid w:val="00C330C5"/>
    <w:rsid w:val="00C429BC"/>
    <w:rsid w:val="00C47F74"/>
    <w:rsid w:val="00C50A7E"/>
    <w:rsid w:val="00C56784"/>
    <w:rsid w:val="00C72B4A"/>
    <w:rsid w:val="00C7748E"/>
    <w:rsid w:val="00C77C9F"/>
    <w:rsid w:val="00C84310"/>
    <w:rsid w:val="00C87590"/>
    <w:rsid w:val="00C94847"/>
    <w:rsid w:val="00C977E9"/>
    <w:rsid w:val="00CA121D"/>
    <w:rsid w:val="00CB3CE2"/>
    <w:rsid w:val="00CC061A"/>
    <w:rsid w:val="00CC0A50"/>
    <w:rsid w:val="00CC42C6"/>
    <w:rsid w:val="00CC5605"/>
    <w:rsid w:val="00CD43FA"/>
    <w:rsid w:val="00CD6B3C"/>
    <w:rsid w:val="00CE0CA3"/>
    <w:rsid w:val="00D0506C"/>
    <w:rsid w:val="00D057DF"/>
    <w:rsid w:val="00D068BC"/>
    <w:rsid w:val="00D15E9C"/>
    <w:rsid w:val="00D16915"/>
    <w:rsid w:val="00D20CAF"/>
    <w:rsid w:val="00D22BA9"/>
    <w:rsid w:val="00D30C75"/>
    <w:rsid w:val="00D35698"/>
    <w:rsid w:val="00D46BFD"/>
    <w:rsid w:val="00D47392"/>
    <w:rsid w:val="00D476F8"/>
    <w:rsid w:val="00D52A6B"/>
    <w:rsid w:val="00D63E0E"/>
    <w:rsid w:val="00D645EF"/>
    <w:rsid w:val="00D73CD9"/>
    <w:rsid w:val="00D759B9"/>
    <w:rsid w:val="00D764A9"/>
    <w:rsid w:val="00D76FB5"/>
    <w:rsid w:val="00D76FFB"/>
    <w:rsid w:val="00D77E61"/>
    <w:rsid w:val="00D81E3D"/>
    <w:rsid w:val="00D82AE3"/>
    <w:rsid w:val="00D848E7"/>
    <w:rsid w:val="00D86802"/>
    <w:rsid w:val="00D9552B"/>
    <w:rsid w:val="00D966EC"/>
    <w:rsid w:val="00D97812"/>
    <w:rsid w:val="00DA0C4D"/>
    <w:rsid w:val="00DA1826"/>
    <w:rsid w:val="00DA3B68"/>
    <w:rsid w:val="00DA4E3D"/>
    <w:rsid w:val="00DA7B28"/>
    <w:rsid w:val="00DB13B7"/>
    <w:rsid w:val="00DB2EB6"/>
    <w:rsid w:val="00DB4A8D"/>
    <w:rsid w:val="00DC6750"/>
    <w:rsid w:val="00DD23F5"/>
    <w:rsid w:val="00DD64F0"/>
    <w:rsid w:val="00DE306E"/>
    <w:rsid w:val="00DE65C6"/>
    <w:rsid w:val="00DF2795"/>
    <w:rsid w:val="00DF6CDF"/>
    <w:rsid w:val="00E17587"/>
    <w:rsid w:val="00E217E2"/>
    <w:rsid w:val="00E24793"/>
    <w:rsid w:val="00E34C5A"/>
    <w:rsid w:val="00E34D72"/>
    <w:rsid w:val="00E40E68"/>
    <w:rsid w:val="00E47A70"/>
    <w:rsid w:val="00E56521"/>
    <w:rsid w:val="00E57F11"/>
    <w:rsid w:val="00E6051E"/>
    <w:rsid w:val="00E6350D"/>
    <w:rsid w:val="00E70B07"/>
    <w:rsid w:val="00E7623E"/>
    <w:rsid w:val="00E7641C"/>
    <w:rsid w:val="00E81BB7"/>
    <w:rsid w:val="00E9008D"/>
    <w:rsid w:val="00E90A22"/>
    <w:rsid w:val="00E92D33"/>
    <w:rsid w:val="00E9403A"/>
    <w:rsid w:val="00E949F4"/>
    <w:rsid w:val="00EA0963"/>
    <w:rsid w:val="00EA09F5"/>
    <w:rsid w:val="00EA251A"/>
    <w:rsid w:val="00EA61DC"/>
    <w:rsid w:val="00EB370A"/>
    <w:rsid w:val="00EB7571"/>
    <w:rsid w:val="00EC6D4D"/>
    <w:rsid w:val="00ED26FF"/>
    <w:rsid w:val="00ED449E"/>
    <w:rsid w:val="00ED6EE6"/>
    <w:rsid w:val="00EE27AF"/>
    <w:rsid w:val="00EE4FAC"/>
    <w:rsid w:val="00EE5A06"/>
    <w:rsid w:val="00EF676A"/>
    <w:rsid w:val="00F00037"/>
    <w:rsid w:val="00F03EE7"/>
    <w:rsid w:val="00F0422C"/>
    <w:rsid w:val="00F05C63"/>
    <w:rsid w:val="00F06B1E"/>
    <w:rsid w:val="00F06EBC"/>
    <w:rsid w:val="00F1131D"/>
    <w:rsid w:val="00F14F85"/>
    <w:rsid w:val="00F173C3"/>
    <w:rsid w:val="00F211D0"/>
    <w:rsid w:val="00F22EE8"/>
    <w:rsid w:val="00F26373"/>
    <w:rsid w:val="00F26ED4"/>
    <w:rsid w:val="00F30D01"/>
    <w:rsid w:val="00F33BD4"/>
    <w:rsid w:val="00F3757D"/>
    <w:rsid w:val="00F4613E"/>
    <w:rsid w:val="00F5373D"/>
    <w:rsid w:val="00F54880"/>
    <w:rsid w:val="00F567BD"/>
    <w:rsid w:val="00F63631"/>
    <w:rsid w:val="00F63D82"/>
    <w:rsid w:val="00F646EB"/>
    <w:rsid w:val="00F7145D"/>
    <w:rsid w:val="00F72E30"/>
    <w:rsid w:val="00F853E3"/>
    <w:rsid w:val="00F86D05"/>
    <w:rsid w:val="00F914CD"/>
    <w:rsid w:val="00F9417A"/>
    <w:rsid w:val="00F942D9"/>
    <w:rsid w:val="00F94888"/>
    <w:rsid w:val="00F96ADE"/>
    <w:rsid w:val="00FA2B18"/>
    <w:rsid w:val="00FB4394"/>
    <w:rsid w:val="00FC3723"/>
    <w:rsid w:val="00FC773D"/>
    <w:rsid w:val="00FD0926"/>
    <w:rsid w:val="00FD322C"/>
    <w:rsid w:val="00FD7D79"/>
    <w:rsid w:val="00FF1946"/>
    <w:rsid w:val="00FF4FC8"/>
    <w:rsid w:val="00FF6B08"/>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D1C1A"/>
  <w15:chartTrackingRefBased/>
  <w15:docId w15:val="{A045153E-A5E1-4895-936F-1CD1F39C2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9D5F17"/>
    <w:pPr>
      <w:keepNext/>
      <w:spacing w:before="240" w:after="60" w:line="276" w:lineRule="auto"/>
      <w:outlineLvl w:val="0"/>
    </w:pPr>
    <w:rPr>
      <w:rFonts w:ascii="Cambria" w:eastAsia="Times New Roman" w:hAnsi="Cambria" w:cs="Times New Roman"/>
      <w:b/>
      <w:bCs/>
      <w:kern w:val="32"/>
      <w:sz w:val="32"/>
      <w:szCs w:val="32"/>
    </w:rPr>
  </w:style>
  <w:style w:type="paragraph" w:styleId="Balk2">
    <w:name w:val="heading 2"/>
    <w:basedOn w:val="Normal"/>
    <w:next w:val="Normal"/>
    <w:link w:val="Balk2Char"/>
    <w:uiPriority w:val="9"/>
    <w:unhideWhenUsed/>
    <w:qFormat/>
    <w:rsid w:val="009D5F17"/>
    <w:pPr>
      <w:keepNext/>
      <w:keepLines/>
      <w:spacing w:before="200" w:after="0" w:line="276" w:lineRule="auto"/>
      <w:outlineLvl w:val="1"/>
    </w:pPr>
    <w:rPr>
      <w:rFonts w:ascii="Cambria" w:eastAsia="Times New Roman" w:hAnsi="Cambria" w:cs="Times New Roman"/>
      <w:b/>
      <w:bCs/>
      <w:color w:val="4F81BD"/>
      <w:sz w:val="26"/>
      <w:szCs w:val="26"/>
    </w:rPr>
  </w:style>
  <w:style w:type="paragraph" w:styleId="Balk3">
    <w:name w:val="heading 3"/>
    <w:basedOn w:val="Normal"/>
    <w:next w:val="Normal"/>
    <w:link w:val="Balk3Char"/>
    <w:uiPriority w:val="9"/>
    <w:unhideWhenUsed/>
    <w:qFormat/>
    <w:rsid w:val="009D5F17"/>
    <w:pPr>
      <w:keepNext/>
      <w:keepLines/>
      <w:spacing w:before="40" w:after="0" w:line="276" w:lineRule="auto"/>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unhideWhenUsed/>
    <w:qFormat/>
    <w:rsid w:val="009D5F17"/>
    <w:pPr>
      <w:keepNext/>
      <w:keepLines/>
      <w:spacing w:before="80" w:after="0" w:line="240" w:lineRule="auto"/>
      <w:outlineLvl w:val="3"/>
    </w:pPr>
    <w:rPr>
      <w:rFonts w:asciiTheme="majorHAnsi" w:eastAsiaTheme="majorEastAsia" w:hAnsiTheme="majorHAnsi" w:cstheme="majorBidi"/>
      <w:i/>
      <w:iCs/>
      <w:sz w:val="28"/>
      <w:szCs w:val="28"/>
    </w:rPr>
  </w:style>
  <w:style w:type="paragraph" w:styleId="Balk5">
    <w:name w:val="heading 5"/>
    <w:basedOn w:val="Normal"/>
    <w:next w:val="Normal"/>
    <w:link w:val="Balk5Char"/>
    <w:uiPriority w:val="9"/>
    <w:unhideWhenUsed/>
    <w:qFormat/>
    <w:rsid w:val="009D5F17"/>
    <w:pPr>
      <w:keepNext/>
      <w:keepLines/>
      <w:spacing w:before="80" w:after="0" w:line="240" w:lineRule="auto"/>
      <w:outlineLvl w:val="4"/>
    </w:pPr>
    <w:rPr>
      <w:rFonts w:asciiTheme="majorHAnsi" w:eastAsiaTheme="majorEastAsia" w:hAnsiTheme="majorHAnsi" w:cstheme="majorBidi"/>
      <w:sz w:val="24"/>
      <w:szCs w:val="24"/>
    </w:rPr>
  </w:style>
  <w:style w:type="paragraph" w:styleId="Balk6">
    <w:name w:val="heading 6"/>
    <w:basedOn w:val="Normal"/>
    <w:next w:val="Normal"/>
    <w:link w:val="Balk6Char"/>
    <w:uiPriority w:val="9"/>
    <w:semiHidden/>
    <w:unhideWhenUsed/>
    <w:qFormat/>
    <w:rsid w:val="009D5F17"/>
    <w:pPr>
      <w:keepNext/>
      <w:keepLines/>
      <w:spacing w:before="80" w:after="0" w:line="240" w:lineRule="auto"/>
      <w:outlineLvl w:val="5"/>
    </w:pPr>
    <w:rPr>
      <w:rFonts w:asciiTheme="majorHAnsi" w:eastAsiaTheme="majorEastAsia" w:hAnsiTheme="majorHAnsi" w:cstheme="majorBidi"/>
      <w:i/>
      <w:iCs/>
      <w:sz w:val="24"/>
      <w:szCs w:val="24"/>
    </w:rPr>
  </w:style>
  <w:style w:type="paragraph" w:styleId="Balk7">
    <w:name w:val="heading 7"/>
    <w:basedOn w:val="Normal"/>
    <w:next w:val="Normal"/>
    <w:link w:val="Balk7Char"/>
    <w:uiPriority w:val="9"/>
    <w:semiHidden/>
    <w:unhideWhenUsed/>
    <w:qFormat/>
    <w:rsid w:val="009D5F17"/>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Balk8">
    <w:name w:val="heading 8"/>
    <w:basedOn w:val="Normal"/>
    <w:next w:val="Normal"/>
    <w:link w:val="Balk8Char"/>
    <w:uiPriority w:val="9"/>
    <w:semiHidden/>
    <w:unhideWhenUsed/>
    <w:qFormat/>
    <w:rsid w:val="009D5F17"/>
    <w:pPr>
      <w:keepNext/>
      <w:keepLines/>
      <w:spacing w:before="80" w:after="0" w:line="240" w:lineRule="auto"/>
      <w:outlineLvl w:val="7"/>
    </w:pPr>
    <w:rPr>
      <w:rFonts w:asciiTheme="majorHAnsi" w:eastAsiaTheme="majorEastAsia" w:hAnsiTheme="majorHAnsi" w:cstheme="majorBidi"/>
      <w:caps/>
      <w:sz w:val="24"/>
      <w:szCs w:val="24"/>
    </w:rPr>
  </w:style>
  <w:style w:type="paragraph" w:styleId="Balk9">
    <w:name w:val="heading 9"/>
    <w:basedOn w:val="Normal"/>
    <w:next w:val="Normal"/>
    <w:link w:val="Balk9Char"/>
    <w:uiPriority w:val="9"/>
    <w:semiHidden/>
    <w:unhideWhenUsed/>
    <w:qFormat/>
    <w:rsid w:val="009D5F17"/>
    <w:pPr>
      <w:keepNext/>
      <w:keepLines/>
      <w:spacing w:before="80" w:after="0" w:line="240" w:lineRule="auto"/>
      <w:outlineLvl w:val="8"/>
    </w:pPr>
    <w:rPr>
      <w:rFonts w:asciiTheme="majorHAnsi" w:eastAsiaTheme="majorEastAsia" w:hAnsiTheme="majorHAnsi" w:cstheme="majorBidi"/>
      <w:i/>
      <w:iCs/>
      <w:caps/>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Ak">
    <w:name w:val="Grid Table Light"/>
    <w:basedOn w:val="NormalTablo"/>
    <w:uiPriority w:val="40"/>
    <w:rsid w:val="00F14F85"/>
    <w:pPr>
      <w:spacing w:after="0" w:line="240" w:lineRule="auto"/>
    </w:pPr>
    <w:rPr>
      <w:rFonts w:ascii="Calibri" w:eastAsia="Calibri" w:hAnsi="Calibri" w:cs="Arial"/>
      <w:sz w:val="20"/>
      <w:szCs w:val="20"/>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pr">
    <w:name w:val="Hyperlink"/>
    <w:basedOn w:val="VarsaylanParagrafYazTipi"/>
    <w:uiPriority w:val="99"/>
    <w:unhideWhenUsed/>
    <w:rsid w:val="00356286"/>
    <w:rPr>
      <w:color w:val="0563C1" w:themeColor="hyperlink"/>
      <w:u w:val="single"/>
    </w:rPr>
  </w:style>
  <w:style w:type="character" w:styleId="zmlenmeyenBahsetme">
    <w:name w:val="Unresolved Mention"/>
    <w:basedOn w:val="VarsaylanParagrafYazTipi"/>
    <w:uiPriority w:val="99"/>
    <w:semiHidden/>
    <w:unhideWhenUsed/>
    <w:rsid w:val="00356286"/>
    <w:rPr>
      <w:color w:val="605E5C"/>
      <w:shd w:val="clear" w:color="auto" w:fill="E1DFDD"/>
    </w:rPr>
  </w:style>
  <w:style w:type="paragraph" w:styleId="stBilgi">
    <w:name w:val="header"/>
    <w:basedOn w:val="Normal"/>
    <w:link w:val="stBilgiChar"/>
    <w:uiPriority w:val="99"/>
    <w:unhideWhenUsed/>
    <w:rsid w:val="00F94888"/>
    <w:pPr>
      <w:tabs>
        <w:tab w:val="center" w:pos="4153"/>
        <w:tab w:val="right" w:pos="8306"/>
      </w:tabs>
      <w:spacing w:after="0" w:line="240" w:lineRule="auto"/>
    </w:pPr>
  </w:style>
  <w:style w:type="character" w:customStyle="1" w:styleId="stBilgiChar">
    <w:name w:val="Üst Bilgi Char"/>
    <w:basedOn w:val="VarsaylanParagrafYazTipi"/>
    <w:link w:val="stBilgi"/>
    <w:uiPriority w:val="99"/>
    <w:rsid w:val="00F94888"/>
  </w:style>
  <w:style w:type="paragraph" w:styleId="AltBilgi">
    <w:name w:val="footer"/>
    <w:basedOn w:val="Normal"/>
    <w:link w:val="AltBilgiChar"/>
    <w:uiPriority w:val="99"/>
    <w:unhideWhenUsed/>
    <w:rsid w:val="00F94888"/>
    <w:pPr>
      <w:tabs>
        <w:tab w:val="center" w:pos="4153"/>
        <w:tab w:val="right" w:pos="8306"/>
      </w:tabs>
      <w:spacing w:after="0" w:line="240" w:lineRule="auto"/>
    </w:pPr>
  </w:style>
  <w:style w:type="character" w:customStyle="1" w:styleId="AltBilgiChar">
    <w:name w:val="Alt Bilgi Char"/>
    <w:basedOn w:val="VarsaylanParagrafYazTipi"/>
    <w:link w:val="AltBilgi"/>
    <w:uiPriority w:val="99"/>
    <w:rsid w:val="00F94888"/>
  </w:style>
  <w:style w:type="character" w:styleId="YerTutucuMetni">
    <w:name w:val="Placeholder Text"/>
    <w:basedOn w:val="VarsaylanParagrafYazTipi"/>
    <w:uiPriority w:val="99"/>
    <w:semiHidden/>
    <w:rsid w:val="00963C34"/>
    <w:rPr>
      <w:color w:val="808080"/>
    </w:rPr>
  </w:style>
  <w:style w:type="character" w:customStyle="1" w:styleId="stBilgiChar1">
    <w:name w:val="Üst Bilgi Char1"/>
    <w:uiPriority w:val="99"/>
    <w:rsid w:val="00192772"/>
    <w:rPr>
      <w:sz w:val="22"/>
      <w:szCs w:val="22"/>
      <w:lang w:eastAsia="en-US"/>
    </w:rPr>
  </w:style>
  <w:style w:type="table" w:styleId="TabloKlavuzu">
    <w:name w:val="Table Grid"/>
    <w:basedOn w:val="NormalTablo"/>
    <w:uiPriority w:val="59"/>
    <w:rsid w:val="00A64C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Dipnot Metni Char Char Char,Dipnot Metni Char Char Char Char,Dipnot Metni Char Char Char Char Char Char Char Char Char Char,Dipnot Metni Char Char Char Char Char Char Char Char Char,Dipnot Metni Char Char,Char Char Char Char,Char"/>
    <w:basedOn w:val="Normal"/>
    <w:link w:val="DipnotMetniChar"/>
    <w:uiPriority w:val="99"/>
    <w:unhideWhenUsed/>
    <w:rsid w:val="006B3B72"/>
    <w:pPr>
      <w:spacing w:after="0" w:line="240" w:lineRule="auto"/>
    </w:pPr>
    <w:rPr>
      <w:sz w:val="20"/>
      <w:szCs w:val="20"/>
    </w:rPr>
  </w:style>
  <w:style w:type="character" w:customStyle="1" w:styleId="DipnotMetniChar">
    <w:name w:val="Dipnot Metni Char"/>
    <w:aliases w:val="Dipnot Metni Char Char Char Char1,Dipnot Metni Char Char Char Char Char,Dipnot Metni Char Char Char Char Char Char Char Char Char Char Char,Dipnot Metni Char Char Char Char Char Char Char Char Char Char1,Dipnot Metni Char Char Char1"/>
    <w:basedOn w:val="VarsaylanParagrafYazTipi"/>
    <w:link w:val="DipnotMetni"/>
    <w:uiPriority w:val="99"/>
    <w:rsid w:val="006B3B72"/>
    <w:rPr>
      <w:sz w:val="20"/>
      <w:szCs w:val="20"/>
    </w:rPr>
  </w:style>
  <w:style w:type="character" w:styleId="DipnotBavurusu">
    <w:name w:val="footnote reference"/>
    <w:basedOn w:val="VarsaylanParagrafYazTipi"/>
    <w:uiPriority w:val="99"/>
    <w:unhideWhenUsed/>
    <w:rsid w:val="006B3B72"/>
    <w:rPr>
      <w:vertAlign w:val="superscript"/>
    </w:rPr>
  </w:style>
  <w:style w:type="character" w:customStyle="1" w:styleId="Balk1Char">
    <w:name w:val="Başlık 1 Char"/>
    <w:basedOn w:val="VarsaylanParagrafYazTipi"/>
    <w:link w:val="Balk1"/>
    <w:uiPriority w:val="9"/>
    <w:rsid w:val="009D5F17"/>
    <w:rPr>
      <w:rFonts w:ascii="Cambria" w:eastAsia="Times New Roman" w:hAnsi="Cambria" w:cs="Times New Roman"/>
      <w:b/>
      <w:bCs/>
      <w:kern w:val="32"/>
      <w:sz w:val="32"/>
      <w:szCs w:val="32"/>
    </w:rPr>
  </w:style>
  <w:style w:type="character" w:customStyle="1" w:styleId="Balk2Char">
    <w:name w:val="Başlık 2 Char"/>
    <w:basedOn w:val="VarsaylanParagrafYazTipi"/>
    <w:link w:val="Balk2"/>
    <w:uiPriority w:val="9"/>
    <w:rsid w:val="009D5F17"/>
    <w:rPr>
      <w:rFonts w:ascii="Cambria" w:eastAsia="Times New Roman" w:hAnsi="Cambria" w:cs="Times New Roman"/>
      <w:b/>
      <w:bCs/>
      <w:color w:val="4F81BD"/>
      <w:sz w:val="26"/>
      <w:szCs w:val="26"/>
    </w:rPr>
  </w:style>
  <w:style w:type="character" w:customStyle="1" w:styleId="Balk3Char">
    <w:name w:val="Başlık 3 Char"/>
    <w:basedOn w:val="VarsaylanParagrafYazTipi"/>
    <w:link w:val="Balk3"/>
    <w:uiPriority w:val="9"/>
    <w:rsid w:val="009D5F17"/>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rsid w:val="009D5F17"/>
    <w:rPr>
      <w:rFonts w:asciiTheme="majorHAnsi" w:eastAsiaTheme="majorEastAsia" w:hAnsiTheme="majorHAnsi" w:cstheme="majorBidi"/>
      <w:i/>
      <w:iCs/>
      <w:sz w:val="28"/>
      <w:szCs w:val="28"/>
    </w:rPr>
  </w:style>
  <w:style w:type="character" w:customStyle="1" w:styleId="Balk5Char">
    <w:name w:val="Başlık 5 Char"/>
    <w:basedOn w:val="VarsaylanParagrafYazTipi"/>
    <w:link w:val="Balk5"/>
    <w:uiPriority w:val="9"/>
    <w:rsid w:val="009D5F17"/>
    <w:rPr>
      <w:rFonts w:asciiTheme="majorHAnsi" w:eastAsiaTheme="majorEastAsia" w:hAnsiTheme="majorHAnsi" w:cstheme="majorBidi"/>
      <w:sz w:val="24"/>
      <w:szCs w:val="24"/>
    </w:rPr>
  </w:style>
  <w:style w:type="character" w:customStyle="1" w:styleId="Balk6Char">
    <w:name w:val="Başlık 6 Char"/>
    <w:basedOn w:val="VarsaylanParagrafYazTipi"/>
    <w:link w:val="Balk6"/>
    <w:uiPriority w:val="9"/>
    <w:semiHidden/>
    <w:rsid w:val="009D5F17"/>
    <w:rPr>
      <w:rFonts w:asciiTheme="majorHAnsi" w:eastAsiaTheme="majorEastAsia" w:hAnsiTheme="majorHAnsi" w:cstheme="majorBidi"/>
      <w:i/>
      <w:iCs/>
      <w:sz w:val="24"/>
      <w:szCs w:val="24"/>
    </w:rPr>
  </w:style>
  <w:style w:type="character" w:customStyle="1" w:styleId="Balk7Char">
    <w:name w:val="Başlık 7 Char"/>
    <w:basedOn w:val="VarsaylanParagrafYazTipi"/>
    <w:link w:val="Balk7"/>
    <w:uiPriority w:val="9"/>
    <w:semiHidden/>
    <w:rsid w:val="009D5F17"/>
    <w:rPr>
      <w:rFonts w:asciiTheme="majorHAnsi" w:eastAsiaTheme="majorEastAsia" w:hAnsiTheme="majorHAnsi" w:cstheme="majorBidi"/>
      <w:color w:val="595959" w:themeColor="text1" w:themeTint="A6"/>
      <w:sz w:val="24"/>
      <w:szCs w:val="24"/>
    </w:rPr>
  </w:style>
  <w:style w:type="character" w:customStyle="1" w:styleId="Balk8Char">
    <w:name w:val="Başlık 8 Char"/>
    <w:basedOn w:val="VarsaylanParagrafYazTipi"/>
    <w:link w:val="Balk8"/>
    <w:uiPriority w:val="9"/>
    <w:semiHidden/>
    <w:rsid w:val="009D5F17"/>
    <w:rPr>
      <w:rFonts w:asciiTheme="majorHAnsi" w:eastAsiaTheme="majorEastAsia" w:hAnsiTheme="majorHAnsi" w:cstheme="majorBidi"/>
      <w:caps/>
      <w:sz w:val="24"/>
      <w:szCs w:val="24"/>
    </w:rPr>
  </w:style>
  <w:style w:type="character" w:customStyle="1" w:styleId="Balk9Char">
    <w:name w:val="Başlık 9 Char"/>
    <w:basedOn w:val="VarsaylanParagrafYazTipi"/>
    <w:link w:val="Balk9"/>
    <w:uiPriority w:val="9"/>
    <w:semiHidden/>
    <w:rsid w:val="009D5F17"/>
    <w:rPr>
      <w:rFonts w:asciiTheme="majorHAnsi" w:eastAsiaTheme="majorEastAsia" w:hAnsiTheme="majorHAnsi" w:cstheme="majorBidi"/>
      <w:i/>
      <w:iCs/>
      <w:caps/>
      <w:sz w:val="24"/>
      <w:szCs w:val="24"/>
    </w:rPr>
  </w:style>
  <w:style w:type="character" w:customStyle="1" w:styleId="AltBilgiChar1">
    <w:name w:val="Alt Bilgi Char1"/>
    <w:uiPriority w:val="99"/>
    <w:rsid w:val="009D5F17"/>
    <w:rPr>
      <w:rFonts w:ascii="Times New Roman" w:eastAsia="Times New Roman" w:hAnsi="Times New Roman" w:cs="Times New Roman"/>
      <w:sz w:val="24"/>
      <w:szCs w:val="24"/>
      <w:lang w:eastAsia="tr-TR"/>
    </w:rPr>
  </w:style>
  <w:style w:type="character" w:styleId="SayfaNumaras">
    <w:name w:val="page number"/>
    <w:basedOn w:val="VarsaylanParagrafYazTipi"/>
    <w:rsid w:val="009D5F17"/>
  </w:style>
  <w:style w:type="character" w:styleId="AklamaBavurusu">
    <w:name w:val="annotation reference"/>
    <w:uiPriority w:val="99"/>
    <w:semiHidden/>
    <w:unhideWhenUsed/>
    <w:rsid w:val="009D5F17"/>
    <w:rPr>
      <w:sz w:val="16"/>
      <w:szCs w:val="16"/>
    </w:rPr>
  </w:style>
  <w:style w:type="paragraph" w:styleId="AklamaMetni">
    <w:name w:val="annotation text"/>
    <w:basedOn w:val="Normal"/>
    <w:link w:val="AklamaMetniChar"/>
    <w:uiPriority w:val="99"/>
    <w:semiHidden/>
    <w:unhideWhenUsed/>
    <w:rsid w:val="009D5F17"/>
    <w:pPr>
      <w:spacing w:after="200" w:line="276" w:lineRule="auto"/>
    </w:pPr>
    <w:rPr>
      <w:rFonts w:ascii="Calibri" w:eastAsia="Calibri" w:hAnsi="Calibri" w:cs="Arial"/>
      <w:sz w:val="20"/>
      <w:szCs w:val="20"/>
    </w:rPr>
  </w:style>
  <w:style w:type="character" w:customStyle="1" w:styleId="AklamaMetniChar">
    <w:name w:val="Açıklama Metni Char"/>
    <w:basedOn w:val="VarsaylanParagrafYazTipi"/>
    <w:link w:val="AklamaMetni"/>
    <w:uiPriority w:val="99"/>
    <w:semiHidden/>
    <w:rsid w:val="009D5F17"/>
    <w:rPr>
      <w:rFonts w:ascii="Calibri" w:eastAsia="Calibri" w:hAnsi="Calibri" w:cs="Arial"/>
      <w:sz w:val="20"/>
      <w:szCs w:val="20"/>
    </w:rPr>
  </w:style>
  <w:style w:type="paragraph" w:styleId="AklamaKonusu">
    <w:name w:val="annotation subject"/>
    <w:basedOn w:val="AklamaMetni"/>
    <w:next w:val="AklamaMetni"/>
    <w:link w:val="AklamaKonusuChar"/>
    <w:uiPriority w:val="99"/>
    <w:semiHidden/>
    <w:unhideWhenUsed/>
    <w:rsid w:val="009D5F17"/>
    <w:rPr>
      <w:b/>
      <w:bCs/>
    </w:rPr>
  </w:style>
  <w:style w:type="character" w:customStyle="1" w:styleId="AklamaKonusuChar">
    <w:name w:val="Açıklama Konusu Char"/>
    <w:basedOn w:val="AklamaMetniChar"/>
    <w:link w:val="AklamaKonusu"/>
    <w:uiPriority w:val="99"/>
    <w:semiHidden/>
    <w:rsid w:val="009D5F17"/>
    <w:rPr>
      <w:rFonts w:ascii="Calibri" w:eastAsia="Calibri" w:hAnsi="Calibri" w:cs="Arial"/>
      <w:b/>
      <w:bCs/>
      <w:sz w:val="20"/>
      <w:szCs w:val="20"/>
    </w:rPr>
  </w:style>
  <w:style w:type="paragraph" w:customStyle="1" w:styleId="OrtaListe2-Vurgu21">
    <w:name w:val="Orta Liste 2 - Vurgu 21"/>
    <w:hidden/>
    <w:uiPriority w:val="99"/>
    <w:semiHidden/>
    <w:rsid w:val="009D5F17"/>
    <w:pPr>
      <w:spacing w:after="0" w:line="240" w:lineRule="auto"/>
    </w:pPr>
    <w:rPr>
      <w:rFonts w:ascii="Calibri" w:eastAsia="Calibri" w:hAnsi="Calibri" w:cs="Arial"/>
    </w:rPr>
  </w:style>
  <w:style w:type="paragraph" w:styleId="BalonMetni">
    <w:name w:val="Balloon Text"/>
    <w:basedOn w:val="Normal"/>
    <w:link w:val="BalonMetniChar"/>
    <w:uiPriority w:val="99"/>
    <w:semiHidden/>
    <w:unhideWhenUsed/>
    <w:rsid w:val="009D5F17"/>
    <w:pPr>
      <w:spacing w:after="0" w:line="240" w:lineRule="auto"/>
    </w:pPr>
    <w:rPr>
      <w:rFonts w:ascii="Tahoma" w:eastAsia="Calibri" w:hAnsi="Tahoma" w:cs="Tahoma"/>
      <w:sz w:val="16"/>
      <w:szCs w:val="16"/>
    </w:rPr>
  </w:style>
  <w:style w:type="character" w:customStyle="1" w:styleId="BalonMetniChar">
    <w:name w:val="Balon Metni Char"/>
    <w:basedOn w:val="VarsaylanParagrafYazTipi"/>
    <w:link w:val="BalonMetni"/>
    <w:uiPriority w:val="99"/>
    <w:semiHidden/>
    <w:rsid w:val="009D5F17"/>
    <w:rPr>
      <w:rFonts w:ascii="Tahoma" w:eastAsia="Calibri" w:hAnsi="Tahoma" w:cs="Tahoma"/>
      <w:sz w:val="16"/>
      <w:szCs w:val="16"/>
    </w:rPr>
  </w:style>
  <w:style w:type="paragraph" w:customStyle="1" w:styleId="RenkliListe-Vurgu11">
    <w:name w:val="Renkli Liste - Vurgu 11"/>
    <w:basedOn w:val="Normal"/>
    <w:uiPriority w:val="34"/>
    <w:qFormat/>
    <w:rsid w:val="009D5F17"/>
    <w:pPr>
      <w:spacing w:after="200" w:line="276" w:lineRule="auto"/>
      <w:ind w:left="720"/>
      <w:contextualSpacing/>
    </w:pPr>
    <w:rPr>
      <w:rFonts w:ascii="Calibri" w:eastAsia="Times New Roman" w:hAnsi="Calibri" w:cs="Arial"/>
      <w:lang w:eastAsia="tr-TR"/>
    </w:rPr>
  </w:style>
  <w:style w:type="paragraph" w:customStyle="1" w:styleId="Default">
    <w:name w:val="Default"/>
    <w:rsid w:val="009D5F17"/>
    <w:pPr>
      <w:autoSpaceDE w:val="0"/>
      <w:autoSpaceDN w:val="0"/>
      <w:adjustRightInd w:val="0"/>
      <w:spacing w:after="0" w:line="240" w:lineRule="auto"/>
    </w:pPr>
    <w:rPr>
      <w:rFonts w:ascii="Palatino Linotype" w:eastAsia="Calibri" w:hAnsi="Palatino Linotype" w:cs="Palatino Linotype"/>
      <w:color w:val="000000"/>
      <w:sz w:val="24"/>
      <w:szCs w:val="24"/>
    </w:rPr>
  </w:style>
  <w:style w:type="paragraph" w:styleId="AralkYok">
    <w:name w:val="No Spacing"/>
    <w:uiPriority w:val="1"/>
    <w:qFormat/>
    <w:rsid w:val="009D5F17"/>
    <w:pPr>
      <w:spacing w:after="0" w:line="240" w:lineRule="auto"/>
    </w:pPr>
    <w:rPr>
      <w:rFonts w:eastAsiaTheme="minorEastAsia"/>
      <w:lang w:eastAsia="tr-TR"/>
    </w:rPr>
  </w:style>
  <w:style w:type="character" w:styleId="Vurgu">
    <w:name w:val="Emphasis"/>
    <w:basedOn w:val="VarsaylanParagrafYazTipi"/>
    <w:uiPriority w:val="20"/>
    <w:qFormat/>
    <w:rsid w:val="009D5F17"/>
    <w:rPr>
      <w:i/>
      <w:iCs/>
    </w:rPr>
  </w:style>
  <w:style w:type="character" w:customStyle="1" w:styleId="stbilgiChar0">
    <w:name w:val="Üstbilgi Char"/>
    <w:basedOn w:val="VarsaylanParagrafYazTipi"/>
    <w:uiPriority w:val="99"/>
    <w:rsid w:val="009D5F17"/>
  </w:style>
  <w:style w:type="character" w:customStyle="1" w:styleId="AltbilgiChar0">
    <w:name w:val="Altbilgi Char"/>
    <w:basedOn w:val="VarsaylanParagrafYazTipi"/>
    <w:uiPriority w:val="99"/>
    <w:rsid w:val="009D5F17"/>
  </w:style>
  <w:style w:type="paragraph" w:styleId="ListeParagraf">
    <w:name w:val="List Paragraph"/>
    <w:basedOn w:val="Normal"/>
    <w:uiPriority w:val="34"/>
    <w:qFormat/>
    <w:rsid w:val="009D5F17"/>
    <w:pPr>
      <w:spacing w:after="0" w:line="360" w:lineRule="auto"/>
      <w:ind w:left="720" w:firstLine="709"/>
      <w:contextualSpacing/>
      <w:jc w:val="both"/>
    </w:pPr>
    <w:rPr>
      <w:rFonts w:ascii="Times New Roman" w:eastAsia="Calibri" w:hAnsi="Times New Roman" w:cs="Times New Roman"/>
      <w:b/>
      <w:sz w:val="24"/>
      <w:szCs w:val="24"/>
    </w:rPr>
  </w:style>
  <w:style w:type="character" w:styleId="Gl">
    <w:name w:val="Strong"/>
    <w:uiPriority w:val="22"/>
    <w:qFormat/>
    <w:rsid w:val="009D5F17"/>
    <w:rPr>
      <w:b w:val="0"/>
      <w:bCs/>
    </w:rPr>
  </w:style>
  <w:style w:type="character" w:styleId="SonNotBavurusu">
    <w:name w:val="endnote reference"/>
    <w:basedOn w:val="VarsaylanParagrafYazTipi"/>
    <w:uiPriority w:val="99"/>
    <w:semiHidden/>
    <w:unhideWhenUsed/>
    <w:rsid w:val="009D5F17"/>
    <w:rPr>
      <w:vertAlign w:val="superscript"/>
    </w:rPr>
  </w:style>
  <w:style w:type="paragraph" w:styleId="KonuBal">
    <w:name w:val="Title"/>
    <w:basedOn w:val="Normal"/>
    <w:next w:val="Normal"/>
    <w:link w:val="KonuBalChar"/>
    <w:uiPriority w:val="10"/>
    <w:qFormat/>
    <w:rsid w:val="009D5F17"/>
    <w:pPr>
      <w:spacing w:after="0" w:line="240" w:lineRule="auto"/>
      <w:contextualSpacing/>
    </w:pPr>
    <w:rPr>
      <w:rFonts w:asciiTheme="majorHAnsi" w:eastAsiaTheme="majorEastAsia" w:hAnsiTheme="majorHAnsi" w:cstheme="majorBidi"/>
      <w:caps/>
      <w:spacing w:val="40"/>
      <w:sz w:val="76"/>
      <w:szCs w:val="76"/>
    </w:rPr>
  </w:style>
  <w:style w:type="character" w:customStyle="1" w:styleId="KonuBalChar">
    <w:name w:val="Konu Başlığı Char"/>
    <w:basedOn w:val="VarsaylanParagrafYazTipi"/>
    <w:link w:val="KonuBal"/>
    <w:uiPriority w:val="10"/>
    <w:rsid w:val="009D5F17"/>
    <w:rPr>
      <w:rFonts w:asciiTheme="majorHAnsi" w:eastAsiaTheme="majorEastAsia" w:hAnsiTheme="majorHAnsi" w:cstheme="majorBidi"/>
      <w:caps/>
      <w:spacing w:val="40"/>
      <w:sz w:val="76"/>
      <w:szCs w:val="76"/>
    </w:rPr>
  </w:style>
  <w:style w:type="paragraph" w:styleId="ResimYazs">
    <w:name w:val="caption"/>
    <w:basedOn w:val="Normal"/>
    <w:next w:val="Normal"/>
    <w:uiPriority w:val="35"/>
    <w:semiHidden/>
    <w:unhideWhenUsed/>
    <w:qFormat/>
    <w:rsid w:val="009D5F17"/>
    <w:pPr>
      <w:spacing w:after="120" w:line="240" w:lineRule="auto"/>
    </w:pPr>
    <w:rPr>
      <w:rFonts w:ascii="Times New Roman" w:hAnsi="Times New Roman" w:cs="Times New Roman"/>
      <w:b/>
      <w:bCs/>
      <w:color w:val="ED7D31" w:themeColor="accent2"/>
      <w:spacing w:val="10"/>
      <w:sz w:val="16"/>
      <w:szCs w:val="16"/>
    </w:rPr>
  </w:style>
  <w:style w:type="paragraph" w:styleId="Altyaz">
    <w:name w:val="Subtitle"/>
    <w:basedOn w:val="Normal"/>
    <w:next w:val="Normal"/>
    <w:link w:val="AltyazChar"/>
    <w:uiPriority w:val="11"/>
    <w:qFormat/>
    <w:rsid w:val="009D5F17"/>
    <w:pPr>
      <w:numPr>
        <w:ilvl w:val="1"/>
      </w:numPr>
      <w:spacing w:after="240" w:line="360" w:lineRule="auto"/>
    </w:pPr>
    <w:rPr>
      <w:rFonts w:ascii="Times New Roman" w:hAnsi="Times New Roman" w:cs="Times New Roman"/>
      <w:color w:val="000000" w:themeColor="text1"/>
      <w:sz w:val="24"/>
      <w:szCs w:val="24"/>
    </w:rPr>
  </w:style>
  <w:style w:type="character" w:customStyle="1" w:styleId="AltyazChar">
    <w:name w:val="Altyazı Char"/>
    <w:basedOn w:val="VarsaylanParagrafYazTipi"/>
    <w:link w:val="Altyaz"/>
    <w:uiPriority w:val="11"/>
    <w:rsid w:val="009D5F17"/>
    <w:rPr>
      <w:rFonts w:ascii="Times New Roman" w:hAnsi="Times New Roman" w:cs="Times New Roman"/>
      <w:color w:val="000000" w:themeColor="text1"/>
      <w:sz w:val="24"/>
      <w:szCs w:val="24"/>
    </w:rPr>
  </w:style>
  <w:style w:type="paragraph" w:styleId="Alnt">
    <w:name w:val="Quote"/>
    <w:basedOn w:val="Normal"/>
    <w:next w:val="Normal"/>
    <w:link w:val="AlntChar"/>
    <w:uiPriority w:val="29"/>
    <w:qFormat/>
    <w:rsid w:val="009D5F17"/>
    <w:pPr>
      <w:spacing w:before="160" w:after="120" w:line="360" w:lineRule="auto"/>
      <w:ind w:left="720"/>
    </w:pPr>
    <w:rPr>
      <w:rFonts w:asciiTheme="majorHAnsi" w:eastAsiaTheme="majorEastAsia" w:hAnsiTheme="majorHAnsi" w:cstheme="majorBidi"/>
      <w:sz w:val="24"/>
      <w:szCs w:val="24"/>
    </w:rPr>
  </w:style>
  <w:style w:type="character" w:customStyle="1" w:styleId="AlntChar">
    <w:name w:val="Alıntı Char"/>
    <w:basedOn w:val="VarsaylanParagrafYazTipi"/>
    <w:link w:val="Alnt"/>
    <w:uiPriority w:val="29"/>
    <w:rsid w:val="009D5F17"/>
    <w:rPr>
      <w:rFonts w:asciiTheme="majorHAnsi" w:eastAsiaTheme="majorEastAsia" w:hAnsiTheme="majorHAnsi" w:cstheme="majorBidi"/>
      <w:sz w:val="24"/>
      <w:szCs w:val="24"/>
    </w:rPr>
  </w:style>
  <w:style w:type="paragraph" w:styleId="GlAlnt">
    <w:name w:val="Intense Quote"/>
    <w:basedOn w:val="Normal"/>
    <w:next w:val="Normal"/>
    <w:link w:val="GlAlntChar"/>
    <w:uiPriority w:val="30"/>
    <w:qFormat/>
    <w:rsid w:val="009D5F17"/>
    <w:pPr>
      <w:spacing w:before="100" w:beforeAutospacing="1" w:after="240" w:line="360" w:lineRule="auto"/>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GlAlntChar">
    <w:name w:val="Güçlü Alıntı Char"/>
    <w:basedOn w:val="VarsaylanParagrafYazTipi"/>
    <w:link w:val="GlAlnt"/>
    <w:uiPriority w:val="30"/>
    <w:rsid w:val="009D5F17"/>
    <w:rPr>
      <w:rFonts w:asciiTheme="majorHAnsi" w:eastAsiaTheme="majorEastAsia" w:hAnsiTheme="majorHAnsi" w:cstheme="majorBidi"/>
      <w:caps/>
      <w:color w:val="C45911" w:themeColor="accent2" w:themeShade="BF"/>
      <w:spacing w:val="10"/>
      <w:sz w:val="28"/>
      <w:szCs w:val="28"/>
    </w:rPr>
  </w:style>
  <w:style w:type="character" w:styleId="HafifVurgulama">
    <w:name w:val="Subtle Emphasis"/>
    <w:basedOn w:val="VarsaylanParagrafYazTipi"/>
    <w:uiPriority w:val="19"/>
    <w:qFormat/>
    <w:rsid w:val="009D5F17"/>
    <w:rPr>
      <w:i/>
      <w:iCs/>
      <w:color w:val="auto"/>
    </w:rPr>
  </w:style>
  <w:style w:type="character" w:styleId="GlVurgulama">
    <w:name w:val="Intense Emphasis"/>
    <w:basedOn w:val="VarsaylanParagrafYazTipi"/>
    <w:uiPriority w:val="21"/>
    <w:qFormat/>
    <w:rsid w:val="009D5F17"/>
    <w:rPr>
      <w:rFonts w:asciiTheme="minorHAnsi" w:eastAsiaTheme="minorEastAsia" w:hAnsiTheme="minorHAnsi" w:cstheme="minorBidi"/>
      <w:b/>
      <w:bCs/>
      <w:i/>
      <w:iCs/>
      <w:color w:val="C45911" w:themeColor="accent2" w:themeShade="BF"/>
      <w:spacing w:val="0"/>
      <w:w w:val="100"/>
      <w:position w:val="0"/>
      <w:sz w:val="20"/>
      <w:szCs w:val="20"/>
    </w:rPr>
  </w:style>
  <w:style w:type="character" w:styleId="HafifBavuru">
    <w:name w:val="Subtle Reference"/>
    <w:basedOn w:val="VarsaylanParagrafYazTipi"/>
    <w:uiPriority w:val="31"/>
    <w:qFormat/>
    <w:rsid w:val="009D5F17"/>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GlBavuru">
    <w:name w:val="Intense Reference"/>
    <w:basedOn w:val="VarsaylanParagrafYazTipi"/>
    <w:uiPriority w:val="32"/>
    <w:qFormat/>
    <w:rsid w:val="009D5F17"/>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KitapBal">
    <w:name w:val="Book Title"/>
    <w:basedOn w:val="VarsaylanParagrafYazTipi"/>
    <w:uiPriority w:val="33"/>
    <w:qFormat/>
    <w:rsid w:val="009D5F17"/>
    <w:rPr>
      <w:rFonts w:asciiTheme="minorHAnsi" w:eastAsiaTheme="minorEastAsia" w:hAnsiTheme="minorHAnsi" w:cstheme="minorBidi"/>
      <w:b/>
      <w:bCs/>
      <w:i/>
      <w:iCs/>
      <w:caps w:val="0"/>
      <w:smallCaps w:val="0"/>
      <w:color w:val="auto"/>
      <w:spacing w:val="10"/>
      <w:w w:val="100"/>
      <w:sz w:val="20"/>
      <w:szCs w:val="20"/>
    </w:rPr>
  </w:style>
  <w:style w:type="paragraph" w:styleId="TBal">
    <w:name w:val="TOC Heading"/>
    <w:basedOn w:val="Balk1"/>
    <w:next w:val="Normal"/>
    <w:uiPriority w:val="39"/>
    <w:unhideWhenUsed/>
    <w:qFormat/>
    <w:rsid w:val="009D5F17"/>
    <w:pPr>
      <w:keepLines/>
      <w:spacing w:before="80" w:after="80" w:line="240" w:lineRule="auto"/>
      <w:outlineLvl w:val="9"/>
    </w:pPr>
    <w:rPr>
      <w:rFonts w:asciiTheme="majorHAnsi" w:eastAsiaTheme="majorEastAsia" w:hAnsiTheme="majorHAnsi" w:cstheme="majorBidi"/>
      <w:b w:val="0"/>
      <w:bCs w:val="0"/>
      <w:spacing w:val="10"/>
      <w:kern w:val="0"/>
      <w:sz w:val="36"/>
      <w:szCs w:val="36"/>
    </w:rPr>
  </w:style>
  <w:style w:type="character" w:customStyle="1" w:styleId="fontstyle01">
    <w:name w:val="fontstyle01"/>
    <w:basedOn w:val="VarsaylanParagrafYazTipi"/>
    <w:rsid w:val="009D5F17"/>
    <w:rPr>
      <w:rFonts w:ascii="FuturaLT-Bold" w:hAnsi="FuturaLT-Bold" w:hint="default"/>
      <w:b/>
      <w:bCs/>
      <w:i w:val="0"/>
      <w:iCs w:val="0"/>
      <w:color w:val="242021"/>
      <w:sz w:val="20"/>
      <w:szCs w:val="20"/>
    </w:rPr>
  </w:style>
  <w:style w:type="character" w:customStyle="1" w:styleId="fontstyle21">
    <w:name w:val="fontstyle21"/>
    <w:basedOn w:val="VarsaylanParagrafYazTipi"/>
    <w:rsid w:val="009D5F17"/>
    <w:rPr>
      <w:rFonts w:ascii="FuturaLT-Medium" w:hAnsi="FuturaLT-Medium" w:hint="default"/>
      <w:b w:val="0"/>
      <w:bCs w:val="0"/>
      <w:i w:val="0"/>
      <w:iCs w:val="0"/>
      <w:color w:val="242021"/>
      <w:sz w:val="20"/>
      <w:szCs w:val="20"/>
    </w:rPr>
  </w:style>
  <w:style w:type="character" w:customStyle="1" w:styleId="boya">
    <w:name w:val="boya"/>
    <w:rsid w:val="009D5F17"/>
  </w:style>
  <w:style w:type="character" w:customStyle="1" w:styleId="hilite">
    <w:name w:val="hilite"/>
    <w:rsid w:val="009D5F17"/>
  </w:style>
  <w:style w:type="character" w:customStyle="1" w:styleId="article-dt">
    <w:name w:val="article-dt"/>
    <w:basedOn w:val="VarsaylanParagrafYazTipi"/>
    <w:rsid w:val="009D5F17"/>
  </w:style>
  <w:style w:type="character" w:customStyle="1" w:styleId="atif-desc">
    <w:name w:val="atif-desc"/>
    <w:basedOn w:val="VarsaylanParagrafYazTipi"/>
    <w:rsid w:val="009D5F17"/>
  </w:style>
  <w:style w:type="character" w:customStyle="1" w:styleId="desc">
    <w:name w:val="desc"/>
    <w:basedOn w:val="VarsaylanParagrafYazTipi"/>
    <w:rsid w:val="009D5F17"/>
  </w:style>
  <w:style w:type="character" w:customStyle="1" w:styleId="yazim">
    <w:name w:val="yazim"/>
    <w:basedOn w:val="VarsaylanParagrafYazTipi"/>
    <w:rsid w:val="009D5F17"/>
    <w:rPr>
      <w:rFonts w:ascii="Trebuchet MS" w:hAnsi="Trebuchet MS" w:hint="default"/>
      <w:color w:val="000080"/>
      <w:sz w:val="14"/>
      <w:szCs w:val="14"/>
    </w:rPr>
  </w:style>
  <w:style w:type="character" w:customStyle="1" w:styleId="highlight">
    <w:name w:val="highlight"/>
    <w:basedOn w:val="VarsaylanParagrafYazTipi"/>
    <w:rsid w:val="009D5F17"/>
  </w:style>
  <w:style w:type="character" w:customStyle="1" w:styleId="part-authors">
    <w:name w:val="part-authors"/>
    <w:basedOn w:val="VarsaylanParagrafYazTipi"/>
    <w:rsid w:val="009D5F17"/>
  </w:style>
  <w:style w:type="character" w:styleId="zlenenKpr">
    <w:name w:val="FollowedHyperlink"/>
    <w:basedOn w:val="VarsaylanParagrafYazTipi"/>
    <w:uiPriority w:val="99"/>
    <w:semiHidden/>
    <w:unhideWhenUsed/>
    <w:rsid w:val="009D5F17"/>
    <w:rPr>
      <w:color w:val="954F72" w:themeColor="followedHyperlink"/>
      <w:u w:val="single"/>
    </w:rPr>
  </w:style>
  <w:style w:type="character" w:customStyle="1" w:styleId="orcid-id-https">
    <w:name w:val="orcid-id-https"/>
    <w:basedOn w:val="VarsaylanParagrafYazTipi"/>
    <w:rsid w:val="00D0506C"/>
  </w:style>
  <w:style w:type="character" w:customStyle="1" w:styleId="markedcontent">
    <w:name w:val="markedcontent"/>
    <w:basedOn w:val="VarsaylanParagrafYazTipi"/>
    <w:rsid w:val="00F00037"/>
  </w:style>
  <w:style w:type="paragraph" w:styleId="GvdeMetni">
    <w:name w:val="Body Text"/>
    <w:basedOn w:val="Normal"/>
    <w:link w:val="GvdeMetniChar"/>
    <w:uiPriority w:val="1"/>
    <w:unhideWhenUsed/>
    <w:qFormat/>
    <w:rsid w:val="0068737A"/>
    <w:pPr>
      <w:widowControl w:val="0"/>
      <w:spacing w:after="0" w:line="240" w:lineRule="auto"/>
    </w:pPr>
    <w:rPr>
      <w:rFonts w:ascii="Times New Roman" w:eastAsia="Times New Roman" w:hAnsi="Times New Roman" w:cs="Times New Roman"/>
      <w:b/>
      <w:bCs/>
      <w:sz w:val="24"/>
      <w:szCs w:val="24"/>
      <w:lang w:val="en-US"/>
    </w:rPr>
  </w:style>
  <w:style w:type="character" w:customStyle="1" w:styleId="GvdeMetniChar">
    <w:name w:val="Gövde Metni Char"/>
    <w:basedOn w:val="VarsaylanParagrafYazTipi"/>
    <w:link w:val="GvdeMetni"/>
    <w:uiPriority w:val="1"/>
    <w:rsid w:val="0068737A"/>
    <w:rPr>
      <w:rFonts w:ascii="Times New Roman" w:eastAsia="Times New Roman" w:hAnsi="Times New Roman" w:cs="Times New Roman"/>
      <w:b/>
      <w:bCs/>
      <w:sz w:val="24"/>
      <w:szCs w:val="24"/>
      <w:lang w:val="en-US"/>
    </w:rPr>
  </w:style>
  <w:style w:type="paragraph" w:styleId="BelgeBalantlar">
    <w:name w:val="Document Map"/>
    <w:basedOn w:val="Normal"/>
    <w:link w:val="BelgeBalantlarChar"/>
    <w:uiPriority w:val="99"/>
    <w:semiHidden/>
    <w:unhideWhenUsed/>
    <w:rsid w:val="0068737A"/>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68737A"/>
    <w:rPr>
      <w:rFonts w:ascii="Tahoma" w:hAnsi="Tahoma" w:cs="Tahoma"/>
      <w:sz w:val="16"/>
      <w:szCs w:val="16"/>
    </w:rPr>
  </w:style>
  <w:style w:type="paragraph" w:styleId="SonNotMetni">
    <w:name w:val="endnote text"/>
    <w:basedOn w:val="Normal"/>
    <w:link w:val="SonNotMetniChar"/>
    <w:uiPriority w:val="99"/>
    <w:semiHidden/>
    <w:unhideWhenUsed/>
    <w:rsid w:val="0068737A"/>
    <w:pPr>
      <w:spacing w:after="0" w:line="240" w:lineRule="auto"/>
    </w:pPr>
    <w:rPr>
      <w:rFonts w:ascii="Times New Roman" w:hAnsi="Times New Roman"/>
      <w:sz w:val="20"/>
      <w:szCs w:val="20"/>
    </w:rPr>
  </w:style>
  <w:style w:type="character" w:customStyle="1" w:styleId="SonNotMetniChar">
    <w:name w:val="Son Not Metni Char"/>
    <w:basedOn w:val="VarsaylanParagrafYazTipi"/>
    <w:link w:val="SonNotMetni"/>
    <w:uiPriority w:val="99"/>
    <w:semiHidden/>
    <w:rsid w:val="0068737A"/>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692578">
      <w:bodyDiv w:val="1"/>
      <w:marLeft w:val="0"/>
      <w:marRight w:val="0"/>
      <w:marTop w:val="0"/>
      <w:marBottom w:val="0"/>
      <w:divBdr>
        <w:top w:val="none" w:sz="0" w:space="0" w:color="auto"/>
        <w:left w:val="none" w:sz="0" w:space="0" w:color="auto"/>
        <w:bottom w:val="none" w:sz="0" w:space="0" w:color="auto"/>
        <w:right w:val="none" w:sz="0" w:space="0" w:color="auto"/>
      </w:divBdr>
      <w:divsChild>
        <w:div w:id="356004942">
          <w:marLeft w:val="0"/>
          <w:marRight w:val="0"/>
          <w:marTop w:val="0"/>
          <w:marBottom w:val="0"/>
          <w:divBdr>
            <w:top w:val="none" w:sz="0" w:space="0" w:color="auto"/>
            <w:left w:val="none" w:sz="0" w:space="0" w:color="auto"/>
            <w:bottom w:val="none" w:sz="0" w:space="0" w:color="auto"/>
            <w:right w:val="none" w:sz="0" w:space="0" w:color="auto"/>
          </w:divBdr>
          <w:divsChild>
            <w:div w:id="2026445643">
              <w:marLeft w:val="0"/>
              <w:marRight w:val="0"/>
              <w:marTop w:val="0"/>
              <w:marBottom w:val="150"/>
              <w:divBdr>
                <w:top w:val="single" w:sz="6" w:space="0" w:color="A6CE39"/>
                <w:left w:val="single" w:sz="6" w:space="0" w:color="A6CE39"/>
                <w:bottom w:val="single" w:sz="6" w:space="0" w:color="A6CE39"/>
                <w:right w:val="single" w:sz="6" w:space="0" w:color="A6CE39"/>
              </w:divBdr>
              <w:divsChild>
                <w:div w:id="229116491">
                  <w:marLeft w:val="0"/>
                  <w:marRight w:val="0"/>
                  <w:marTop w:val="0"/>
                  <w:marBottom w:val="0"/>
                  <w:divBdr>
                    <w:top w:val="none" w:sz="0" w:space="0" w:color="auto"/>
                    <w:left w:val="none" w:sz="0" w:space="0" w:color="auto"/>
                    <w:bottom w:val="none" w:sz="0" w:space="0" w:color="auto"/>
                    <w:right w:val="none" w:sz="0" w:space="0" w:color="auto"/>
                  </w:divBdr>
                  <w:divsChild>
                    <w:div w:id="564071058">
                      <w:marLeft w:val="-75"/>
                      <w:marRight w:val="-75"/>
                      <w:marTop w:val="0"/>
                      <w:marBottom w:val="0"/>
                      <w:divBdr>
                        <w:top w:val="none" w:sz="0" w:space="0" w:color="auto"/>
                        <w:left w:val="none" w:sz="0" w:space="0" w:color="auto"/>
                        <w:bottom w:val="none" w:sz="0" w:space="0" w:color="auto"/>
                        <w:right w:val="none" w:sz="0" w:space="0" w:color="auto"/>
                      </w:divBdr>
                      <w:divsChild>
                        <w:div w:id="184374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8" Type="http://schemas.openxmlformats.org/officeDocument/2006/relationships/hyperlink" Target="https://ror.org/04wy7gp54" TargetMode="External"/><Relationship Id="rId3" Type="http://schemas.openxmlformats.org/officeDocument/2006/relationships/image" Target="media/image2.png"/><Relationship Id="rId7" Type="http://schemas.openxmlformats.org/officeDocument/2006/relationships/image" Target="media/image5.png"/><Relationship Id="rId2" Type="http://schemas.openxmlformats.org/officeDocument/2006/relationships/hyperlink" Target="mailto:...........@...." TargetMode="External"/><Relationship Id="rId1" Type="http://schemas.openxmlformats.org/officeDocument/2006/relationships/image" Target="media/image1.png"/><Relationship Id="rId6" Type="http://schemas.openxmlformats.org/officeDocument/2006/relationships/hyperlink" Target="https://orcid.org/0000-0002-4259-085X" TargetMode="External"/><Relationship Id="rId5" Type="http://schemas.openxmlformats.org/officeDocument/2006/relationships/image" Target="media/image4.png"/><Relationship Id="rId4" Type="http://schemas.openxmlformats.org/officeDocument/2006/relationships/image" Target="media/image3.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7E6CB-7A0A-48F4-82C3-1612A1805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TotalTime>
  <Pages>3</Pages>
  <Words>69</Words>
  <Characters>396</Characters>
  <Application>Microsoft Office Word</Application>
  <DocSecurity>0</DocSecurity>
  <Lines>3</Lines>
  <Paragraphs>1</Paragraphs>
  <ScaleCrop>false</ScaleCrop>
  <HeadingPairs>
    <vt:vector size="4" baseType="variant">
      <vt:variant>
        <vt:lpstr>Konu Başlığı</vt:lpstr>
      </vt:variant>
      <vt:variant>
        <vt:i4>1</vt:i4>
      </vt:variant>
      <vt:variant>
        <vt:lpstr>Başlıklar</vt:lpstr>
      </vt:variant>
      <vt:variant>
        <vt:i4>2</vt:i4>
      </vt:variant>
    </vt:vector>
  </HeadingPairs>
  <TitlesOfParts>
    <vt:vector size="3" baseType="lpstr">
      <vt:lpstr/>
      <vt:lpstr>Öz</vt:lpstr>
      <vt:lpstr>Giriş</vt:lpstr>
    </vt:vector>
  </TitlesOfParts>
  <Company>2</Company>
  <LinksUpToDate>false</LinksUpToDate>
  <CharactersWithSpaces>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3</dc:subject>
  <dc:creator>Oğuz BOZOĞLU</dc:creator>
  <cp:keywords/>
  <dc:description/>
  <cp:lastModifiedBy>...</cp:lastModifiedBy>
  <cp:revision>599</cp:revision>
  <dcterms:created xsi:type="dcterms:W3CDTF">2021-07-13T21:28:00Z</dcterms:created>
  <dcterms:modified xsi:type="dcterms:W3CDTF">2021-09-10T08:12:00Z</dcterms:modified>
</cp:coreProperties>
</file>